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1372" w:rsidRDefault="00B51372" w:rsidP="00707480">
      <w:pPr>
        <w:pStyle w:val="Heading1"/>
        <w:spacing w:line="480" w:lineRule="auto"/>
      </w:pPr>
      <w:bookmarkStart w:id="0" w:name="_Toc532565882"/>
      <w:r w:rsidRPr="000813FC">
        <w:t xml:space="preserve">Disentangling the drivers and trade-offs of pollinator-mediated interactions between </w:t>
      </w:r>
      <w:r w:rsidR="002F7618">
        <w:t>the foundation shrub C</w:t>
      </w:r>
      <w:r w:rsidRPr="000813FC">
        <w:t>reosote bush (</w:t>
      </w:r>
      <w:r w:rsidRPr="00D43A8A">
        <w:rPr>
          <w:i/>
        </w:rPr>
        <w:t>Larrea tridentata</w:t>
      </w:r>
      <w:r w:rsidRPr="000813FC">
        <w:t xml:space="preserve">) </w:t>
      </w:r>
      <w:bookmarkEnd w:id="0"/>
      <w:r w:rsidR="002F7618">
        <w:t xml:space="preserve">and the annual </w:t>
      </w:r>
      <w:r w:rsidR="00886F90">
        <w:t>desert dandelion (</w:t>
      </w:r>
      <w:r w:rsidR="00886F90">
        <w:rPr>
          <w:i/>
        </w:rPr>
        <w:t>Malacothrix glabrata)</w:t>
      </w:r>
    </w:p>
    <w:p w:rsidR="00BA618F" w:rsidRDefault="008C5DBD" w:rsidP="00BA618F">
      <w:r>
        <w:t>Pollinator competition is a trade-off of</w:t>
      </w:r>
      <w:r w:rsidR="00BA618F">
        <w:t xml:space="preserve"> </w:t>
      </w:r>
      <w:r w:rsidR="002E2F93">
        <w:t>foundation plant facilitation</w:t>
      </w:r>
    </w:p>
    <w:p w:rsidR="00BA618F" w:rsidRPr="00BA618F" w:rsidRDefault="002E2F93" w:rsidP="00BA618F">
      <w:r>
        <w:t xml:space="preserve">Blooming intensifies pollinator-mediated competition in a nurse facilitation system </w:t>
      </w:r>
    </w:p>
    <w:p w:rsidR="00B51372" w:rsidRDefault="00A52269" w:rsidP="00707480">
      <w:pPr>
        <w:pStyle w:val="Heading1"/>
        <w:spacing w:line="480" w:lineRule="auto"/>
      </w:pPr>
      <w:r>
        <w:t>Research article</w:t>
      </w:r>
    </w:p>
    <w:p w:rsidR="00A52269" w:rsidRDefault="00A52269" w:rsidP="00A52269"/>
    <w:p w:rsidR="00A52269" w:rsidRDefault="00A52269" w:rsidP="00A52269">
      <w:r w:rsidRPr="00A52269">
        <w:rPr>
          <w:b/>
        </w:rPr>
        <w:t>Keywords:</w:t>
      </w:r>
      <w:r>
        <w:t xml:space="preserve"> Pollination, competition, </w:t>
      </w:r>
      <w:r w:rsidR="001D25D5">
        <w:t xml:space="preserve">facilitation, </w:t>
      </w:r>
      <w:r w:rsidR="001D25D5" w:rsidRPr="001D25D5">
        <w:rPr>
          <w:i/>
        </w:rPr>
        <w:t>Larrea tridentata</w:t>
      </w:r>
      <w:r>
        <w:t>, arid environments, community assembly</w:t>
      </w:r>
    </w:p>
    <w:p w:rsidR="00A52269" w:rsidRDefault="00A52269" w:rsidP="00A52269"/>
    <w:p w:rsidR="00A52269" w:rsidRDefault="00A52269" w:rsidP="00A52269">
      <w:r>
        <w:t>There are x number of words in the main body of the text.</w:t>
      </w:r>
      <w:r w:rsidR="00B15520">
        <w:t xml:space="preserve"> 5793</w:t>
      </w:r>
    </w:p>
    <w:p w:rsidR="00A52269" w:rsidRDefault="00A52269" w:rsidP="00A52269"/>
    <w:p w:rsidR="00B51372" w:rsidRDefault="00A52269" w:rsidP="00A52269">
      <w:pPr>
        <w:rPr>
          <w:sz w:val="28"/>
          <w:szCs w:val="28"/>
        </w:rPr>
      </w:pPr>
      <w:r>
        <w:t>List of all the elements of the manuscript:</w:t>
      </w:r>
    </w:p>
    <w:p w:rsidR="00B51372" w:rsidRDefault="00B51372" w:rsidP="00707480">
      <w:pPr>
        <w:spacing w:line="480" w:lineRule="auto"/>
        <w:rPr>
          <w:sz w:val="28"/>
          <w:szCs w:val="28"/>
        </w:rPr>
      </w:pPr>
    </w:p>
    <w:p w:rsidR="00B51372" w:rsidRDefault="00B51372" w:rsidP="00707480">
      <w:pPr>
        <w:spacing w:line="480" w:lineRule="auto"/>
        <w:rPr>
          <w:sz w:val="28"/>
          <w:szCs w:val="28"/>
        </w:rPr>
      </w:pPr>
    </w:p>
    <w:p w:rsidR="00B51372" w:rsidRDefault="00B51372" w:rsidP="00707480">
      <w:pPr>
        <w:spacing w:line="480" w:lineRule="auto"/>
        <w:rPr>
          <w:sz w:val="28"/>
          <w:szCs w:val="28"/>
        </w:rPr>
      </w:pPr>
    </w:p>
    <w:p w:rsidR="00B51372" w:rsidRDefault="00B51372" w:rsidP="00707480">
      <w:pPr>
        <w:spacing w:line="480" w:lineRule="auto"/>
        <w:rPr>
          <w:sz w:val="28"/>
          <w:szCs w:val="28"/>
        </w:rPr>
      </w:pPr>
    </w:p>
    <w:p w:rsidR="00B51372" w:rsidRDefault="00B51372" w:rsidP="00707480">
      <w:pPr>
        <w:spacing w:line="480" w:lineRule="auto"/>
        <w:rPr>
          <w:sz w:val="28"/>
          <w:szCs w:val="28"/>
        </w:rPr>
      </w:pPr>
    </w:p>
    <w:p w:rsidR="00B51372" w:rsidRDefault="00B51372" w:rsidP="00707480">
      <w:pPr>
        <w:spacing w:line="480" w:lineRule="auto"/>
        <w:rPr>
          <w:sz w:val="28"/>
          <w:szCs w:val="28"/>
        </w:rPr>
      </w:pPr>
    </w:p>
    <w:p w:rsidR="00B51372" w:rsidRDefault="00B51372" w:rsidP="00707480">
      <w:pPr>
        <w:spacing w:line="480" w:lineRule="auto"/>
        <w:rPr>
          <w:sz w:val="28"/>
          <w:szCs w:val="28"/>
        </w:rPr>
      </w:pPr>
    </w:p>
    <w:p w:rsidR="00B51372" w:rsidRDefault="00B51372" w:rsidP="00707480">
      <w:pPr>
        <w:spacing w:line="480" w:lineRule="auto"/>
        <w:rPr>
          <w:sz w:val="28"/>
          <w:szCs w:val="28"/>
        </w:rPr>
      </w:pPr>
    </w:p>
    <w:p w:rsidR="00B51372" w:rsidRPr="000813FC" w:rsidRDefault="00B51372" w:rsidP="001467D2">
      <w:pPr>
        <w:pStyle w:val="Heading2"/>
        <w:spacing w:line="480" w:lineRule="auto"/>
      </w:pPr>
      <w:bookmarkStart w:id="1" w:name="_Toc532565883"/>
      <w:r w:rsidRPr="000813FC">
        <w:lastRenderedPageBreak/>
        <w:t>Abstract</w:t>
      </w:r>
      <w:bookmarkEnd w:id="1"/>
    </w:p>
    <w:p w:rsidR="00B51372" w:rsidRDefault="00CB0B98" w:rsidP="00707480">
      <w:pPr>
        <w:spacing w:line="480" w:lineRule="auto"/>
      </w:pPr>
      <w:r>
        <w:t>In arid ecosystems</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r>
        <w:t>,</w:t>
      </w:r>
      <w:r w:rsidR="00C33506">
        <w:t xml:space="preserve"> which leads </w:t>
      </w:r>
      <w:r w:rsidR="006F3E99">
        <w:t>to concentrations of annuals beneath the shrub canopies.</w:t>
      </w:r>
      <w:r w:rsidR="000D4B8B">
        <w:t xml:space="preserve"> Pollinator-mediated interactions have fitness consequences for their participants</w:t>
      </w:r>
      <w:r w:rsidR="00031BF0">
        <w:t xml:space="preserve"> but are a largely</w:t>
      </w:r>
      <w:r w:rsidR="006A3C91">
        <w:t xml:space="preserve"> unexplored indirect consequence of shrub-annual facilitation. W</w:t>
      </w:r>
      <w:r w:rsidR="00060485">
        <w:t xml:space="preserve">e tested the capacity of the geographically </w:t>
      </w:r>
      <w:r w:rsidR="00031BF0">
        <w:t>widespread</w:t>
      </w:r>
      <w:r w:rsidR="00060485">
        <w:t xml:space="preserve"> Creosote bush </w:t>
      </w:r>
      <w:r w:rsidR="00060485">
        <w:rPr>
          <w:i/>
        </w:rPr>
        <w:t>Larrea tridentata</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found 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B51372" w:rsidRPr="00B914AF">
        <w:t xml:space="preserve"> </w:t>
      </w:r>
      <w:r w:rsidR="00B51372">
        <w:t xml:space="preserve">as well as </w:t>
      </w:r>
      <w:r w:rsidR="00B51372" w:rsidRPr="00B914AF">
        <w:t xml:space="preserve">the </w:t>
      </w:r>
      <w:r w:rsidR="00B51372">
        <w:t xml:space="preserve">abundance and </w:t>
      </w:r>
      <w:r w:rsidR="006F3E99">
        <w:t>richness</w:t>
      </w:r>
      <w:r w:rsidR="00B51372">
        <w:t xml:space="preserve"> of the </w:t>
      </w:r>
      <w:r w:rsidR="00B51372" w:rsidRPr="00B914AF">
        <w:t xml:space="preserve">arthropod community but that it </w:t>
      </w:r>
      <w:r w:rsidR="00B51372">
        <w:t xml:space="preserve">also </w:t>
      </w:r>
      <w:r w:rsidR="00B51372" w:rsidRPr="00B914AF">
        <w:t>had indirect negative effects on pollinator visitation to a representative flowering annual</w:t>
      </w:r>
      <w:r w:rsidR="00B51372">
        <w:t xml:space="preserve"> plant</w:t>
      </w:r>
      <w:r w:rsidR="00060485">
        <w:t xml:space="preserve"> which intensifie</w:t>
      </w:r>
      <w:r w:rsidR="00621234">
        <w:t xml:space="preserve">d when </w:t>
      </w:r>
      <w:r w:rsidR="00621234" w:rsidRPr="00031BF0">
        <w:rPr>
          <w:i/>
        </w:rPr>
        <w:t>L. tridentata</w:t>
      </w:r>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facilitation theory and assessment of selection processes that can drive co-evolutionary relationships between shrubs, annual plants, and pollinators.</w:t>
      </w:r>
      <w:r w:rsidR="00B51372">
        <w:t xml:space="preserve">  </w:t>
      </w:r>
    </w:p>
    <w:p w:rsidR="00B51372" w:rsidRDefault="00B51372" w:rsidP="00707480">
      <w:pPr>
        <w:spacing w:line="480" w:lineRule="auto"/>
      </w:pPr>
    </w:p>
    <w:p w:rsidR="00B51372" w:rsidRDefault="00B51372" w:rsidP="00707480">
      <w:pPr>
        <w:spacing w:line="480" w:lineRule="auto"/>
      </w:pPr>
    </w:p>
    <w:p w:rsidR="00B51372" w:rsidRPr="000813FC" w:rsidRDefault="00B51372" w:rsidP="00CC614D">
      <w:pPr>
        <w:spacing w:line="360" w:lineRule="auto"/>
      </w:pPr>
      <w:r>
        <w:br w:type="page"/>
      </w:r>
      <w:bookmarkStart w:id="2" w:name="_Toc532565884"/>
      <w:r w:rsidRPr="000813FC">
        <w:lastRenderedPageBreak/>
        <w:t>Introduction</w:t>
      </w:r>
      <w:bookmarkEnd w:id="2"/>
    </w:p>
    <w:p w:rsidR="00E36FC8" w:rsidRDefault="00B51372" w:rsidP="00CC614D">
      <w:pPr>
        <w:spacing w:line="360" w:lineRule="auto"/>
      </w:pPr>
      <w:r>
        <w:t xml:space="preserve">Foundation species positively influence the structure of the surrounding 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t>. In arid envi</w:t>
      </w:r>
      <w:r w:rsidR="00663A38">
        <w:t xml:space="preserve">ronments, foundation shrubs </w:t>
      </w:r>
      <w:r>
        <w:t>act as keystone facilitators, directly benefiting associated understory annual plants via multiple mechanistic pathways across all life stages</w:t>
      </w:r>
      <w:r w:rsidR="00663A38">
        <w:t xml:space="preserve"> </w:t>
      </w:r>
      <w:r w:rsidR="00192019">
        <w:fldChar w:fldCharType="begin"/>
      </w:r>
      <w:r w:rsidR="005E44FC">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192019">
        <w:fldChar w:fldCharType="separate"/>
      </w:r>
      <w:r w:rsidR="005E44FC">
        <w:rPr>
          <w:noProof/>
        </w:rPr>
        <w:t>(</w:t>
      </w:r>
      <w:hyperlink w:anchor="_ENREF_28" w:tooltip="Filazzola, 2014 #43" w:history="1">
        <w:r w:rsidR="00663A38">
          <w:rPr>
            <w:noProof/>
          </w:rPr>
          <w:t>Filazzola and Lortie 2014</w:t>
        </w:r>
      </w:hyperlink>
      <w:r w:rsidR="005E44FC">
        <w:rPr>
          <w:noProof/>
        </w:rPr>
        <w:t>)</w:t>
      </w:r>
      <w:r w:rsidR="00192019">
        <w:fldChar w:fldCharType="end"/>
      </w:r>
      <w:r>
        <w:t>. These include stress amelioration</w:t>
      </w:r>
      <w:r w:rsidR="00192019">
        <w:rPr>
          <w:noProof/>
        </w:rPr>
        <w:t xml:space="preserve"> </w:t>
      </w:r>
      <w:r w:rsidR="00192019">
        <w:rPr>
          <w:noProof/>
        </w:rPr>
        <w:fldChar w:fldCharType="begin"/>
      </w:r>
      <w:r w:rsidR="005E44FC">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192019">
        <w:rPr>
          <w:noProof/>
        </w:rPr>
        <w:fldChar w:fldCharType="separate"/>
      </w:r>
      <w:r w:rsidR="005E44FC">
        <w:rPr>
          <w:noProof/>
        </w:rPr>
        <w:t>(</w:t>
      </w:r>
      <w:hyperlink w:anchor="_ENREF_50" w:tooltip="McIntire, 2014 #17" w:history="1">
        <w:r w:rsidR="00663A38">
          <w:rPr>
            <w:noProof/>
          </w:rPr>
          <w:t>McIntire and Fajardo 2014</w:t>
        </w:r>
      </w:hyperlink>
      <w:r w:rsidR="005E44FC">
        <w:rPr>
          <w:noProof/>
        </w:rPr>
        <w:t>)</w:t>
      </w:r>
      <w:r w:rsidR="00192019">
        <w:rPr>
          <w:noProof/>
        </w:rPr>
        <w:fldChar w:fldCharType="end"/>
      </w:r>
      <w:r>
        <w:t>, improved water and nutrient availability</w:t>
      </w:r>
      <w:r w:rsidR="00663A38">
        <w:t xml:space="preserve"> </w:t>
      </w:r>
      <w:r w:rsidR="00192019">
        <w:fldChar w:fldCharType="begin"/>
      </w:r>
      <w:r w:rsidR="005E44FC">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192019">
        <w:fldChar w:fldCharType="separate"/>
      </w:r>
      <w:r w:rsidR="005E44FC">
        <w:rPr>
          <w:noProof/>
        </w:rPr>
        <w:t>(</w:t>
      </w:r>
      <w:hyperlink w:anchor="_ENREF_32" w:tooltip="Franco, 1994 #226" w:history="1">
        <w:r w:rsidR="00663A38">
          <w:rPr>
            <w:noProof/>
          </w:rPr>
          <w:t>Franco et al. 1994</w:t>
        </w:r>
      </w:hyperlink>
      <w:r w:rsidR="005E44FC">
        <w:rPr>
          <w:noProof/>
        </w:rPr>
        <w:t>)</w:t>
      </w:r>
      <w:r w:rsidR="00192019">
        <w:fldChar w:fldCharType="end"/>
      </w:r>
      <w:r>
        <w:t>, and seed trapping</w:t>
      </w:r>
      <w:r w:rsidR="00663A38">
        <w:t xml:space="preserve"> </w:t>
      </w:r>
      <w:r w:rsidR="00192019">
        <w:fldChar w:fldCharType="begin"/>
      </w:r>
      <w:r w:rsidR="005E44FC">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192019">
        <w:fldChar w:fldCharType="separate"/>
      </w:r>
      <w:r w:rsidR="005E44FC">
        <w:rPr>
          <w:noProof/>
        </w:rPr>
        <w:t>(</w:t>
      </w:r>
      <w:hyperlink w:anchor="_ENREF_31" w:tooltip="Flores, 2003 #227" w:history="1">
        <w:r w:rsidR="00663A38">
          <w:rPr>
            <w:noProof/>
          </w:rPr>
          <w:t>Flores and Jurado 2003</w:t>
        </w:r>
      </w:hyperlink>
      <w:r w:rsidR="005E44FC">
        <w:rPr>
          <w:noProof/>
        </w:rPr>
        <w:t>)</w:t>
      </w:r>
      <w:r w:rsidR="00192019">
        <w:fldChar w:fldCharType="end"/>
      </w:r>
      <w:r>
        <w:t xml:space="preserve">. 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r w:rsidR="00192019">
        <w:rPr>
          <w:noProof/>
        </w:rPr>
        <w:t xml:space="preserve">, </w:t>
      </w:r>
      <w:r>
        <w:t xml:space="preserve">and it has been proposed that the relative importance of negative versus positive effects covaries with abiotic stress </w:t>
      </w:r>
      <w:r w:rsidR="001B7676"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 </w:instrText>
      </w:r>
      <w:r w:rsidR="001467D2"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DATA </w:instrText>
      </w:r>
      <w:r w:rsidR="001467D2" w:rsidRPr="00874F65">
        <w:fldChar w:fldCharType="end"/>
      </w:r>
      <w:r w:rsidR="001B7676" w:rsidRPr="00874F65">
        <w:fldChar w:fldCharType="separate"/>
      </w:r>
      <w:r w:rsidR="001467D2" w:rsidRPr="00874F65">
        <w:rPr>
          <w:noProof/>
        </w:rPr>
        <w:t>(</w:t>
      </w:r>
      <w:hyperlink w:anchor="_ENREF_6" w:tooltip="Bertness, 1994 #129" w:history="1">
        <w:r w:rsidR="00663A38" w:rsidRPr="00874F65">
          <w:rPr>
            <w:noProof/>
          </w:rPr>
          <w:t>Bertness and Callaway 1994</w:t>
        </w:r>
      </w:hyperlink>
      <w:r w:rsidR="001467D2" w:rsidRPr="00874F65">
        <w:rPr>
          <w:noProof/>
        </w:rPr>
        <w:t xml:space="preserve">; </w:t>
      </w:r>
      <w:hyperlink w:anchor="_ENREF_85" w:tooltip="Tielbörger, 2000 #20" w:history="1">
        <w:r w:rsidR="00663A38" w:rsidRPr="00874F65">
          <w:rPr>
            <w:noProof/>
          </w:rPr>
          <w:t>Tielbörger and Kadmon 2000</w:t>
        </w:r>
      </w:hyperlink>
      <w:r w:rsidR="001467D2" w:rsidRPr="00874F65">
        <w:rPr>
          <w:noProof/>
        </w:rPr>
        <w:t>)</w:t>
      </w:r>
      <w:r w:rsidR="001B7676" w:rsidRPr="00874F65">
        <w:fldChar w:fldCharType="end"/>
      </w:r>
      <w:r w:rsidR="001B7676" w:rsidRPr="00874F65">
        <w:t>.</w:t>
      </w:r>
      <w:r w:rsidR="001B7676">
        <w:t xml:space="preserve"> </w:t>
      </w:r>
      <w:r>
        <w:t>These complex sets of interactions lead to patterns in species coexistence and structure plant communities</w:t>
      </w:r>
      <w:r w:rsidR="001B7676">
        <w:t xml:space="preserve"> </w:t>
      </w:r>
      <w:r w:rsidR="001B7676">
        <w:fldChar w:fldCharType="begin"/>
      </w:r>
      <w:r w:rsidR="001467D2">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B7676">
        <w:fldChar w:fldCharType="separate"/>
      </w:r>
      <w:r w:rsidR="001467D2">
        <w:rPr>
          <w:noProof/>
        </w:rPr>
        <w:t>(</w:t>
      </w:r>
      <w:hyperlink w:anchor="_ENREF_88" w:tooltip="Valiente‐Banuet, 2007 #23" w:history="1">
        <w:r w:rsidR="00663A38">
          <w:rPr>
            <w:noProof/>
          </w:rPr>
          <w:t>Valiente‐Banuet and Verdú 2007</w:t>
        </w:r>
      </w:hyperlink>
      <w:r w:rsidR="001467D2">
        <w:rPr>
          <w:noProof/>
        </w:rPr>
        <w:t xml:space="preserve">; </w:t>
      </w:r>
      <w:hyperlink w:anchor="_ENREF_12" w:tooltip="Brooker, 2008 #22" w:history="1">
        <w:r w:rsidR="00663A38">
          <w:rPr>
            <w:noProof/>
          </w:rPr>
          <w:t>Brooker et al. 2008</w:t>
        </w:r>
      </w:hyperlink>
      <w:r w:rsidR="001467D2">
        <w:rPr>
          <w:noProof/>
        </w:rPr>
        <w:t>)</w:t>
      </w:r>
      <w:r w:rsidR="001B7676">
        <w:fldChar w:fldCharType="end"/>
      </w:r>
      <w:r w:rsidR="001B7676">
        <w:t xml:space="preserve">. </w:t>
      </w:r>
      <w:r w:rsidR="00835665">
        <w:t>A</w:t>
      </w:r>
      <w:r w:rsidR="00AD13A5">
        <w:t xml:space="preserve">n emergent pattern of these interactions is the frequent close association of shrub and annuals </w:t>
      </w:r>
      <w:r w:rsidR="00835665">
        <w:t xml:space="preserve">in arid ecosystems </w:t>
      </w:r>
      <w:r w:rsidR="003C3EB2">
        <w:t xml:space="preserve">(Holzapfel et al 2005, </w:t>
      </w:r>
      <w:r w:rsidR="0034243D">
        <w:t xml:space="preserve">Pugnaire 2011, </w:t>
      </w:r>
      <w:r w:rsidR="001B7676">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B7676">
        <w:fldChar w:fldCharType="separate"/>
      </w:r>
      <w:r w:rsidR="005E44FC">
        <w:rPr>
          <w:noProof/>
        </w:rPr>
        <w:t>(</w:t>
      </w:r>
      <w:hyperlink w:anchor="_ENREF_27" w:tooltip="Facelli, 2002 #24" w:history="1">
        <w:r w:rsidR="00663A38">
          <w:rPr>
            <w:noProof/>
          </w:rPr>
          <w:t>Facelli and Temby 2002</w:t>
        </w:r>
      </w:hyperlink>
      <w:r w:rsidR="005E44FC">
        <w:rPr>
          <w:noProof/>
        </w:rPr>
        <w:t>)</w:t>
      </w:r>
      <w:r w:rsidR="001B7676">
        <w:fldChar w:fldCharType="end"/>
      </w:r>
      <w:r w:rsidR="00390F1E">
        <w:t>.</w:t>
      </w:r>
      <w:r w:rsidR="00835665">
        <w:t xml:space="preserve"> </w:t>
      </w:r>
      <w:r w:rsidR="007725C2">
        <w:t>Indirect interaction occurs</w:t>
      </w:r>
      <w:r w:rsidR="007725C2" w:rsidRPr="001C368F">
        <w:t xml:space="preserve"> when</w:t>
      </w:r>
      <w:r w:rsidR="007725C2">
        <w:t>ever</w:t>
      </w:r>
      <w:r w:rsidR="007725C2" w:rsidRPr="001C368F">
        <w:t xml:space="preserve"> a third species alters the interaction between two other species </w: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 </w:instrTex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DATA </w:instrText>
      </w:r>
      <w:r w:rsidR="007725C2">
        <w:fldChar w:fldCharType="end"/>
      </w:r>
      <w:r w:rsidR="007725C2">
        <w:fldChar w:fldCharType="separate"/>
      </w:r>
      <w:r w:rsidR="007725C2">
        <w:rPr>
          <w:noProof/>
        </w:rPr>
        <w:t>(</w:t>
      </w:r>
      <w:hyperlink w:anchor="_ENREF_94" w:tooltip="Wootton, 1994 #146" w:history="1">
        <w:r w:rsidR="007725C2">
          <w:rPr>
            <w:noProof/>
          </w:rPr>
          <w:t>Wootton 1994</w:t>
        </w:r>
      </w:hyperlink>
      <w:r w:rsidR="007725C2">
        <w:rPr>
          <w:noProof/>
        </w:rPr>
        <w:t xml:space="preserve">; </w:t>
      </w:r>
      <w:hyperlink w:anchor="_ENREF_18" w:tooltip="Callaway, 1997 #3" w:history="1">
        <w:r w:rsidR="007725C2">
          <w:rPr>
            <w:noProof/>
          </w:rPr>
          <w:t>Callaway and Walker 1997b</w:t>
        </w:r>
      </w:hyperlink>
      <w:r w:rsidR="007725C2">
        <w:rPr>
          <w:noProof/>
        </w:rPr>
        <w:t xml:space="preserve">; </w:t>
      </w:r>
      <w:hyperlink w:anchor="_ENREF_16" w:tooltip="Callaway, 2000 #131" w:history="1">
        <w:r w:rsidR="007725C2">
          <w:rPr>
            <w:noProof/>
          </w:rPr>
          <w:t>Callaway and Pennings 2000</w:t>
        </w:r>
      </w:hyperlink>
      <w:r w:rsidR="007725C2">
        <w:rPr>
          <w:noProof/>
        </w:rPr>
        <w:t>)</w:t>
      </w:r>
      <w:r w:rsidR="007725C2">
        <w:fldChar w:fldCharType="end"/>
      </w:r>
      <w:r w:rsidR="007725C2">
        <w:t xml:space="preserve"> and undoubtedly arise from the close spatial proximity of shrubs and annuals </w:t>
      </w:r>
      <w:r w:rsidR="00920466">
        <w:fldChar w:fldCharType="begin"/>
      </w:r>
      <w:r w:rsidR="00920466">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920466">
        <w:fldChar w:fldCharType="separate"/>
      </w:r>
      <w:r w:rsidR="00920466">
        <w:rPr>
          <w:noProof/>
        </w:rPr>
        <w:t>(</w:t>
      </w:r>
      <w:hyperlink w:anchor="_ENREF_80" w:tooltip="Sotomayor, 2015 #142" w:history="1">
        <w:r w:rsidR="00920466">
          <w:rPr>
            <w:noProof/>
          </w:rPr>
          <w:t>Sotomayor and Lortie 2015</w:t>
        </w:r>
      </w:hyperlink>
      <w:r w:rsidR="00920466">
        <w:rPr>
          <w:noProof/>
        </w:rPr>
        <w:t>)</w:t>
      </w:r>
      <w:r w:rsidR="00920466">
        <w:fldChar w:fldCharType="end"/>
      </w:r>
      <w:r w:rsidR="007725C2">
        <w:t>. If the associated annual is animal-pollinated there is the capacity for the plants to interact indirectly via pollinators.</w:t>
      </w:r>
    </w:p>
    <w:p w:rsidR="0025702F" w:rsidRDefault="00E36FC8" w:rsidP="00CC614D">
      <w:pPr>
        <w:spacing w:line="360" w:lineRule="auto"/>
      </w:pPr>
      <w:r>
        <w:t>Simultaneous</w:t>
      </w:r>
      <w:r w:rsidR="001010C3">
        <w:t xml:space="preserve"> flowering is not a necessary condition for plants to interact via pollinators</w:t>
      </w:r>
      <w:r w:rsidR="001010C3" w:rsidRPr="00EC5658">
        <w:t xml:space="preserve"> </w:t>
      </w:r>
      <w:r w:rsidR="001010C3">
        <w:fldChar w:fldCharType="begin"/>
      </w:r>
      <w:r w:rsidR="001010C3">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1010C3">
        <w:fldChar w:fldCharType="separate"/>
      </w:r>
      <w:r w:rsidR="001010C3">
        <w:rPr>
          <w:noProof/>
        </w:rPr>
        <w:t>(</w:t>
      </w:r>
      <w:hyperlink w:anchor="_ENREF_10" w:tooltip="Braun, 2018 #331" w:history="1">
        <w:r w:rsidR="001010C3">
          <w:rPr>
            <w:noProof/>
          </w:rPr>
          <w:t>Braun and Lortie 2018</w:t>
        </w:r>
      </w:hyperlink>
      <w:r w:rsidR="001010C3">
        <w:rPr>
          <w:noProof/>
        </w:rPr>
        <w:t>)</w:t>
      </w:r>
      <w:r w:rsidR="001010C3">
        <w:fldChar w:fldCharType="end"/>
      </w:r>
      <w:r w:rsidR="001010C3" w:rsidRPr="00EC5658">
        <w:t>.</w:t>
      </w:r>
      <w:r w:rsidR="001010C3">
        <w:t xml:space="preserve"> Shrubs are salient features of desert scrub ecosystems due their large size and structural complexity relative to ephemeral plants. Annuals growing under shrubs may be physically obscured from foraging pollinators or shaded thereby reducing </w:t>
      </w:r>
      <w:r w:rsidR="00DE7C3A">
        <w:t xml:space="preserve">pollinator </w:t>
      </w:r>
      <w:r w:rsidR="001010C3">
        <w:t xml:space="preserve">visitation. For example, shading by the shrub </w:t>
      </w:r>
      <w:r w:rsidR="001010C3" w:rsidRPr="00285C9B">
        <w:rPr>
          <w:i/>
        </w:rPr>
        <w:t>Lonicera</w:t>
      </w:r>
      <w:r w:rsidR="001010C3">
        <w:t xml:space="preserve"> decreases pollinator visitation and pollen deposition to its understory annuals </w:t>
      </w:r>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 may</w:t>
      </w:r>
      <w:r w:rsidR="001010C3">
        <w:t xml:space="preserve"> facilitate their annual understory by improving conditions for pollinators by offering shelter or habitat. </w:t>
      </w:r>
      <w:r w:rsidR="00D219AB">
        <w:t xml:space="preserve">Shrubs and annuals with overlapping phenologies </w:t>
      </w:r>
      <w:r w:rsidR="000C2ABD">
        <w:t xml:space="preserve">likely interact through floral pathways as well. Highly attractive </w:t>
      </w:r>
      <w:r w:rsidR="00E203F4">
        <w:t>plants i.e. magnet species</w:t>
      </w:r>
      <w:r w:rsidR="000C2ABD">
        <w:t xml:space="preserve"> </w:t>
      </w:r>
      <w:r w:rsidR="00066958">
        <w:t xml:space="preserve">increase </w:t>
      </w:r>
      <w:r w:rsidR="00E203F4">
        <w:t>local pollinator abundances which be</w:t>
      </w:r>
      <w:r w:rsidR="00066958">
        <w:t>nefit</w:t>
      </w:r>
      <w:r w:rsidR="00E203F4">
        <w:t>s</w:t>
      </w:r>
      <w:r w:rsidR="00066958">
        <w:t xml:space="preserve"> their less attractive neighbours </w:t>
      </w:r>
      <w:r w:rsidR="00066958">
        <w:fldChar w:fldCharType="begin"/>
      </w:r>
      <w:r w:rsidR="00066958">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066958">
        <w:fldChar w:fldCharType="separate"/>
      </w:r>
      <w:r w:rsidR="00066958">
        <w:rPr>
          <w:noProof/>
        </w:rPr>
        <w:t>(</w:t>
      </w:r>
      <w:hyperlink w:anchor="_ENREF_46" w:tooltip="Laverty, 1992 #108" w:history="1">
        <w:r w:rsidR="00066958">
          <w:rPr>
            <w:noProof/>
          </w:rPr>
          <w:t>Laverty 1992</w:t>
        </w:r>
      </w:hyperlink>
      <w:r w:rsidR="00066958">
        <w:rPr>
          <w:noProof/>
        </w:rPr>
        <w:t>, McKinney)</w:t>
      </w:r>
      <w:r w:rsidR="00066958">
        <w:fldChar w:fldCharType="end"/>
      </w:r>
      <w:r w:rsidR="00E203F4">
        <w:t>.</w:t>
      </w:r>
      <w:r w:rsidR="00D219AB">
        <w:t xml:space="preserve"> Additionally, shrubs with</w:t>
      </w:r>
      <w:r w:rsidR="00E203F4">
        <w:t xml:space="preserve"> large floral display</w:t>
      </w:r>
      <w:r w:rsidR="00D219AB">
        <w:t>s</w:t>
      </w:r>
      <w:r w:rsidR="00E203F4">
        <w:t xml:space="preserve"> may increase pollinator availability for the understory</w:t>
      </w:r>
      <w:r w:rsidR="00066958">
        <w:t xml:space="preserve"> through demographic responses </w:t>
      </w:r>
      <w:r w:rsidR="00066958">
        <w:lastRenderedPageBreak/>
        <w:t xml:space="preserve">in pollinator populations. </w:t>
      </w:r>
      <w:r w:rsidR="00102E94">
        <w:t xml:space="preserve">Many pollinators forage optimally (Pyke 1977, Pyke 2016), thus </w:t>
      </w:r>
      <w:r w:rsidR="002E7FF0">
        <w:t>co-</w:t>
      </w:r>
      <w:r w:rsidR="004D69A2">
        <w:t>blooming</w:t>
      </w:r>
      <w:r w:rsidR="00E203F4">
        <w:t>, associated</w:t>
      </w:r>
      <w:r w:rsidR="004D69A2">
        <w:t xml:space="preserve"> plants can</w:t>
      </w:r>
      <w:r w:rsidR="00955A17">
        <w:t xml:space="preserve"> jointly improve their pollination success </w:t>
      </w:r>
      <w:r w:rsidR="00B31E58">
        <w:t>by</w:t>
      </w:r>
      <w:r w:rsidR="00B51372">
        <w:t xml:space="preserve"> combining their floral displays to increase </w:t>
      </w:r>
      <w:r w:rsidR="002D768C">
        <w:rPr>
          <w:color w:val="000000" w:themeColor="text1"/>
        </w:rPr>
        <w:t>the</w:t>
      </w:r>
      <w:r w:rsidR="00B51372" w:rsidRPr="004D69A2">
        <w:rPr>
          <w:color w:val="000000" w:themeColor="text1"/>
        </w:rPr>
        <w:t xml:space="preserve"> </w:t>
      </w:r>
      <w:r w:rsidR="00102E94">
        <w:rPr>
          <w:color w:val="000000" w:themeColor="text1"/>
        </w:rPr>
        <w:t>size or diversity</w:t>
      </w:r>
      <w:r w:rsidR="004D69A2" w:rsidRPr="004D69A2">
        <w:rPr>
          <w:color w:val="000000" w:themeColor="text1"/>
        </w:rPr>
        <w:t xml:space="preserve"> of the resource pool</w:t>
      </w:r>
      <w:r w:rsidR="002E7FF0">
        <w:rPr>
          <w:color w:val="000000" w:themeColor="text1"/>
        </w:rPr>
        <w:t xml:space="preserve"> </w:t>
      </w:r>
      <w:r w:rsidR="002E7FF0" w:rsidRPr="004D69A2">
        <w:rPr>
          <w:color w:val="000000" w:themeColor="text1"/>
        </w:rPr>
        <w:t>(</w:t>
      </w:r>
      <w:r w:rsidR="002E7FF0">
        <w:rPr>
          <w:color w:val="000000" w:themeColor="text1"/>
        </w:rPr>
        <w:t>Ghazoul, 2006)</w:t>
      </w:r>
      <w:r w:rsidR="00B51372" w:rsidRPr="004D69A2">
        <w:rPr>
          <w:color w:val="000000" w:themeColor="text1"/>
        </w:rPr>
        <w:t xml:space="preserve">. </w:t>
      </w:r>
      <w:r w:rsidR="00066958">
        <w:t>I</w:t>
      </w:r>
      <w:r w:rsidR="00B51372">
        <w:t xml:space="preserve">f shrubs concentrate pollinators that do not in turn visit their neighbours, competition or interference rather than facilitation will arise. </w:t>
      </w:r>
      <w:r w:rsidR="00D219AB">
        <w:t>Similarly, an</w:t>
      </w:r>
      <w:r w:rsidR="00102E94">
        <w:t xml:space="preserve"> increase in floral </w:t>
      </w:r>
      <w:r w:rsidR="00D219AB">
        <w:t xml:space="preserve">density that is greater than </w:t>
      </w:r>
      <w:r w:rsidR="00102E94">
        <w:t>pollinator availability</w:t>
      </w:r>
      <w:r w:rsidR="00D219AB">
        <w:t xml:space="preserve"> can have a dilution effect </w:t>
      </w:r>
      <w:r w:rsidR="002E7FF0">
        <w:t xml:space="preserve">decreasing visitation rates </w:t>
      </w:r>
      <w:r w:rsidR="00102E94">
        <w:t>(</w:t>
      </w:r>
      <w:r w:rsidR="002E7FF0">
        <w:t>Rathcke</w:t>
      </w:r>
      <w:r w:rsidR="00873C0B">
        <w:t xml:space="preserve"> 1983</w:t>
      </w:r>
      <w:r w:rsidR="002E7FF0">
        <w:t xml:space="preserve">, </w:t>
      </w:r>
      <w:r w:rsidR="00102E94">
        <w:t>Ye</w:t>
      </w:r>
      <w:r w:rsidR="00873C0B">
        <w:t xml:space="preserve"> 2013</w:t>
      </w:r>
      <w:r w:rsidR="00102E94">
        <w:t>).</w:t>
      </w:r>
    </w:p>
    <w:p w:rsidR="00B51372" w:rsidRPr="0025702F" w:rsidRDefault="00B51372" w:rsidP="00CC614D">
      <w:pPr>
        <w:spacing w:line="360" w:lineRule="auto"/>
      </w:pPr>
      <w:r>
        <w:t xml:space="preserve">Consequently, direct and indirect shrub effects on other species function simultaneously to determine net outcomes. The balance of </w:t>
      </w:r>
      <w:r w:rsidRPr="000E1927">
        <w:t>facilitative and competitive interactions</w:t>
      </w:r>
      <w:r>
        <w:t xml:space="preserve"> can be further altered by life stage</w:t>
      </w:r>
      <w:r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Bruno et al. 2003</w:t>
        </w:r>
      </w:hyperlink>
      <w:r w:rsidR="001467D2">
        <w:rPr>
          <w:noProof/>
        </w:rPr>
        <w:t>)</w:t>
      </w:r>
      <w:r w:rsidR="00ED07F6">
        <w:fldChar w:fldCharType="end"/>
      </w:r>
      <w:r w:rsidR="00ED07F6">
        <w:t xml:space="preserve">. </w:t>
      </w:r>
      <w:r w:rsidRPr="000E1927">
        <w:t>For example, within some nurse</w:t>
      </w:r>
      <w:r>
        <w:t>-</w:t>
      </w:r>
      <w:r w:rsidRPr="000E1927">
        <w:t>plant systems</w:t>
      </w:r>
      <w:r>
        <w:t>,</w:t>
      </w:r>
      <w:r w:rsidRPr="000E1927">
        <w:t xml:space="preserve"> young plants are facilitated during establishment but later compete with their nurses for resources</w:t>
      </w:r>
      <w:r w:rsidR="00ED07F6">
        <w:t xml:space="preserve"> </w:t>
      </w:r>
      <w:r w:rsidR="00ED07F6">
        <w:fldChar w:fldCharType="begin"/>
      </w:r>
      <w:r w:rsidR="005E44FC">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ED07F6">
        <w:fldChar w:fldCharType="separate"/>
      </w:r>
      <w:r w:rsidR="005E44FC">
        <w:rPr>
          <w:noProof/>
        </w:rPr>
        <w:t>(</w:t>
      </w:r>
      <w:hyperlink w:anchor="_ENREF_95" w:tooltip="Yeaton, 1978 #15" w:history="1">
        <w:r w:rsidR="00663A38">
          <w:rPr>
            <w:noProof/>
          </w:rPr>
          <w:t>Yeaton 1978</w:t>
        </w:r>
      </w:hyperlink>
      <w:r w:rsidR="005E44FC">
        <w:rPr>
          <w:noProof/>
        </w:rPr>
        <w:t>)</w:t>
      </w:r>
      <w:r w:rsidR="00ED07F6">
        <w:fldChar w:fldCharType="end"/>
      </w:r>
      <w:r w:rsidR="00ED07F6">
        <w:t xml:space="preserve">. </w:t>
      </w:r>
      <w:r w:rsidRPr="000E1927">
        <w:t xml:space="preserve">For plants, the </w:t>
      </w:r>
      <w:r>
        <w:t xml:space="preserve">life stage </w:t>
      </w:r>
      <w:r w:rsidRPr="000E1927">
        <w:t>shift from vegetative growth to reproductive growth is a major event</w:t>
      </w:r>
      <w:r>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D07F6">
        <w:t xml:space="preserve">. </w:t>
      </w:r>
      <w:r w:rsidRPr="00B658B9">
        <w:t>Phenological shifts are likely a critical medi</w:t>
      </w:r>
      <w:r>
        <w:t>ator of the sign of net outcomes of interactions</w:t>
      </w:r>
      <w:r w:rsidRPr="00B658B9">
        <w:t xml:space="preserve"> with flowering, foundation plant species such as shrubs.</w:t>
      </w:r>
      <w:r>
        <w:t xml:space="preserve"> </w:t>
      </w:r>
    </w:p>
    <w:p w:rsidR="00B51372" w:rsidRPr="000327C0" w:rsidRDefault="00B51372" w:rsidP="00CC614D">
      <w:pPr>
        <w:spacing w:line="36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r>
        <w:rPr>
          <w:i/>
          <w:iCs/>
        </w:rPr>
        <w:t>Lesquerella fendleri</w:t>
      </w:r>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Yucca brevifolia</w:t>
      </w:r>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senita cactus </w:t>
      </w:r>
      <w:r w:rsidRPr="00294B2F">
        <w:rPr>
          <w:i/>
        </w:rPr>
        <w:t>Pachycereus schottii</w:t>
      </w:r>
      <w:r>
        <w:rPr>
          <w:i/>
        </w:rPr>
        <w:t xml:space="preserve"> </w:t>
      </w:r>
      <w:r>
        <w:t xml:space="preserve">and senita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w:t>
      </w:r>
      <w:r>
        <w:lastRenderedPageBreak/>
        <w:t xml:space="preserve">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senita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rsidR="00B51372" w:rsidRPr="00162497" w:rsidRDefault="00B51372" w:rsidP="00CC614D">
      <w:pPr>
        <w:spacing w:line="360" w:lineRule="auto"/>
      </w:pPr>
      <w:r w:rsidRPr="002917E9">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plant science</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environmental context</w:t>
      </w:r>
      <w:r>
        <w:rPr>
          <w:i/>
        </w:rPr>
        <w:t>.</w:t>
      </w:r>
      <w:r>
        <w:t xml:space="preserve"> These species co-flower at beginning and ends of their bloom period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e hypothesize that desert shrubs can positively </w:t>
      </w:r>
      <w:r w:rsidRPr="00F02A54">
        <w:t>and negatively i</w:t>
      </w:r>
      <w:r>
        <w:t xml:space="preserve">nfluence </w:t>
      </w:r>
      <w:r w:rsidRPr="00F02A54">
        <w:t>the net outcome of pollination for associated annual plants through effects of large floral offering and extent of co-blooming with the community</w:t>
      </w:r>
      <w:r>
        <w:t xml:space="preserve"> in addition to directly facilitating vegetative performance measures at earlier life stages</w:t>
      </w:r>
      <w:r w:rsidRPr="00F02A54">
        <w:t>.</w:t>
      </w:r>
      <w:r>
        <w:t xml:space="preserve"> 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r>
        <w:t xml:space="preserve"> Understanding interactions for pollination at a community level is critical for understanding potential impacts of any decline in pollinator populations. If shrubs facilitate their understory annuals, they can buffer pollinator declines, but if shrubs typically interfere with pollination for annuals, the sensitivity to change for the community increases.  </w:t>
      </w:r>
    </w:p>
    <w:p w:rsidR="00B51372" w:rsidRPr="000813FC" w:rsidRDefault="00B51372" w:rsidP="00CC614D">
      <w:pPr>
        <w:pStyle w:val="Heading2"/>
        <w:spacing w:line="360" w:lineRule="auto"/>
      </w:pPr>
      <w:bookmarkStart w:id="3" w:name="_Toc532565885"/>
      <w:r w:rsidRPr="000813FC">
        <w:t>Methods</w:t>
      </w:r>
      <w:bookmarkEnd w:id="3"/>
    </w:p>
    <w:p w:rsidR="00B51372" w:rsidRPr="000813FC" w:rsidRDefault="00B51372" w:rsidP="00CC614D">
      <w:pPr>
        <w:spacing w:line="360" w:lineRule="auto"/>
        <w:rPr>
          <w:u w:val="single"/>
        </w:rPr>
      </w:pPr>
      <w:r w:rsidRPr="000813FC">
        <w:rPr>
          <w:u w:val="single"/>
        </w:rPr>
        <w:t>Study site</w:t>
      </w:r>
    </w:p>
    <w:p w:rsidR="00B51372" w:rsidRPr="00C4548E" w:rsidRDefault="00B51372" w:rsidP="00CC614D">
      <w:pPr>
        <w:spacing w:line="360" w:lineRule="auto"/>
      </w:pPr>
      <w:r>
        <w:t xml:space="preserve">The study area has an extent of 0.07 </w:t>
      </w:r>
      <w:r w:rsidRPr="0041560D">
        <w:t>km</w:t>
      </w:r>
      <w:r w:rsidRPr="0041560D">
        <w:rPr>
          <w:vertAlign w:val="superscript"/>
        </w:rPr>
        <w:t>2</w:t>
      </w:r>
      <w:r>
        <w:t>, and is located in the mouth of Sunset Cove on the property of the Sweeney Granite Mountains Desert Research Station within the Mojave National Preserve in California (</w:t>
      </w:r>
      <w:r w:rsidRPr="00BD3EE0">
        <w:t>34°46'26.5"N 115°39'31.3"W</w:t>
      </w:r>
      <w:r>
        <w:t xml:space="preserve">). The cove is created by tall rock </w:t>
      </w:r>
      <w:r>
        <w:lastRenderedPageBreak/>
        <w:t xml:space="preserve">formations on three sides, gently sloping and widening to the south. The diverse shrub and cactus community includes </w:t>
      </w:r>
      <w:r w:rsidRPr="00C34FE0">
        <w:rPr>
          <w:i/>
        </w:rPr>
        <w:t>Larrea tridentata</w:t>
      </w:r>
      <w:r>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Pr>
          <w:i/>
        </w:rPr>
        <w:t>,</w:t>
      </w:r>
      <w:r w:rsidRPr="003E0D81">
        <w:rPr>
          <w:i/>
        </w:rPr>
        <w:t xml:space="preserve"> Phacelia tanacetifolia, Malacothrix glabrata</w:t>
      </w:r>
      <w:r>
        <w:t xml:space="preserve"> and </w:t>
      </w:r>
      <w:r w:rsidRPr="003E0D81">
        <w:rPr>
          <w:i/>
        </w:rPr>
        <w:t>Chaenactis fremontii</w:t>
      </w:r>
      <w:r>
        <w:t xml:space="preserve">. </w:t>
      </w:r>
    </w:p>
    <w:p w:rsidR="00B51372" w:rsidRPr="000813FC" w:rsidRDefault="00B51372" w:rsidP="00CC614D">
      <w:pPr>
        <w:spacing w:line="360" w:lineRule="auto"/>
        <w:rPr>
          <w:u w:val="single"/>
        </w:rPr>
      </w:pPr>
      <w:r w:rsidRPr="000813FC">
        <w:rPr>
          <w:u w:val="single"/>
        </w:rPr>
        <w:t>Phytometer species</w:t>
      </w:r>
    </w:p>
    <w:p w:rsidR="00B51372" w:rsidRDefault="00B51372" w:rsidP="00CC614D">
      <w:pPr>
        <w:spacing w:line="360" w:lineRule="auto"/>
      </w:pPr>
      <w:r>
        <w:t xml:space="preserve">We used the desert dandelion </w:t>
      </w:r>
      <w:r w:rsidRPr="00F3485C">
        <w:rPr>
          <w:i/>
        </w:rPr>
        <w:t>Malacothrix glabrata</w:t>
      </w:r>
      <w:r>
        <w:rPr>
          <w:i/>
        </w:rPr>
        <w:t xml:space="preserve"> </w:t>
      </w:r>
      <w:r w:rsidRPr="00D1380D">
        <w:t>(Asteraceae)</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flowerheads are dense with yellow corollas and grow up to 40 cm tall </w:t>
      </w:r>
      <w:r>
        <w:rPr>
          <w:noProof/>
        </w:rPr>
        <w:t>(Morhardt and Morhardt, 2004)</w:t>
      </w:r>
      <w:r>
        <w:t xml:space="preserve">. </w:t>
      </w:r>
      <w:r w:rsidRPr="006E41A1">
        <w:rPr>
          <w:i/>
        </w:rPr>
        <w:t>M. glabrata</w:t>
      </w:r>
      <w:r>
        <w:t xml:space="preserve"> is insect-pollinated, including bees in the genera </w:t>
      </w:r>
      <w:r w:rsidRPr="006E41A1">
        <w:rPr>
          <w:i/>
        </w:rPr>
        <w:t>Nomadopsis</w:t>
      </w:r>
      <w:r>
        <w:t xml:space="preserve"> </w:t>
      </w:r>
      <w:r w:rsidR="00162497">
        <w:fldChar w:fldCharType="begin"/>
      </w:r>
      <w:r w:rsidR="005E44FC">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162497">
        <w:fldChar w:fldCharType="separate"/>
      </w:r>
      <w:r w:rsidR="005E44FC">
        <w:rPr>
          <w:noProof/>
        </w:rPr>
        <w:t>(</w:t>
      </w:r>
      <w:hyperlink w:anchor="_ENREF_71" w:tooltip="Rutowski, 1980 #6" w:history="1">
        <w:r w:rsidR="00663A38">
          <w:rPr>
            <w:noProof/>
          </w:rPr>
          <w:t>Rutowski and Alcock 1980</w:t>
        </w:r>
      </w:hyperlink>
      <w:r w:rsidR="005E44FC">
        <w:rPr>
          <w:noProof/>
        </w:rPr>
        <w:t>)</w:t>
      </w:r>
      <w:r w:rsidR="00162497">
        <w:fldChar w:fldCharType="end"/>
      </w:r>
      <w:r w:rsidR="00445002">
        <w:t xml:space="preserve"> </w:t>
      </w:r>
      <w:r>
        <w:t xml:space="preserve">and </w:t>
      </w:r>
      <w:r w:rsidRPr="00120D56">
        <w:rPr>
          <w:i/>
        </w:rPr>
        <w:t>Anthidium</w:t>
      </w:r>
      <w:r>
        <w:t xml:space="preserve"> </w:t>
      </w:r>
      <w:r w:rsidR="00445002">
        <w:fldChar w:fldCharType="begin"/>
      </w:r>
      <w:r w:rsidR="005E44FC">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445002">
        <w:fldChar w:fldCharType="separate"/>
      </w:r>
      <w:r w:rsidR="005E44FC">
        <w:rPr>
          <w:noProof/>
        </w:rPr>
        <w:t>(</w:t>
      </w:r>
      <w:hyperlink w:anchor="_ENREF_92" w:tooltip="Wainwright, 1978 #9" w:history="1">
        <w:r w:rsidR="00663A38">
          <w:rPr>
            <w:noProof/>
          </w:rPr>
          <w:t>Wainwright 1978</w:t>
        </w:r>
      </w:hyperlink>
      <w:r w:rsidR="005E44FC">
        <w:rPr>
          <w:noProof/>
        </w:rPr>
        <w:t>)</w:t>
      </w:r>
      <w:r w:rsidR="00445002">
        <w:fldChar w:fldCharType="end"/>
      </w:r>
      <w:r>
        <w:t xml:space="preserve"> as well as short-winged flower beetles of the family </w:t>
      </w:r>
      <w:r w:rsidRPr="009D3CE2">
        <w:rPr>
          <w:i/>
        </w:rPr>
        <w:t>Kateretidae</w:t>
      </w:r>
      <w:r>
        <w:t xml:space="preserve"> </w:t>
      </w:r>
      <w:r w:rsidR="00445002">
        <w:fldChar w:fldCharType="begin"/>
      </w:r>
      <w:r w:rsidR="005E44FC">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445002">
        <w:fldChar w:fldCharType="separate"/>
      </w:r>
      <w:r w:rsidR="005E44FC">
        <w:rPr>
          <w:noProof/>
        </w:rPr>
        <w:t>(</w:t>
      </w:r>
      <w:hyperlink w:anchor="_ENREF_24" w:tooltip="Cline, 2010 #8" w:history="1">
        <w:r w:rsidR="00663A38">
          <w:rPr>
            <w:noProof/>
          </w:rPr>
          <w:t>Cline and Audisio 2010</w:t>
        </w:r>
      </w:hyperlink>
      <w:r w:rsidR="005E44FC">
        <w:rPr>
          <w:noProof/>
        </w:rPr>
        <w:t>)</w:t>
      </w:r>
      <w:r w:rsidR="00445002">
        <w:fldChar w:fldCharType="end"/>
      </w:r>
      <w:r>
        <w:t xml:space="preserve">. Several of the 24 species of </w:t>
      </w:r>
      <w:r w:rsidRPr="00A1048B">
        <w:rPr>
          <w:i/>
        </w:rPr>
        <w:t>Malacothrix</w:t>
      </w:r>
      <w:r>
        <w:t xml:space="preserve"> are self-compatible </w:t>
      </w:r>
      <w:r w:rsidR="00445002">
        <w:fldChar w:fldCharType="begin"/>
      </w:r>
      <w:r w:rsidR="005E44FC">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445002">
        <w:fldChar w:fldCharType="separate"/>
      </w:r>
      <w:r w:rsidR="005E44FC">
        <w:rPr>
          <w:noProof/>
        </w:rPr>
        <w:t>(</w:t>
      </w:r>
      <w:hyperlink w:anchor="_ENREF_25" w:tooltip="Davis, 1986 #7" w:history="1">
        <w:r w:rsidR="00663A38">
          <w:rPr>
            <w:noProof/>
          </w:rPr>
          <w:t>Davis and Philbrick 1986</w:t>
        </w:r>
      </w:hyperlink>
      <w:r w:rsidR="005E44FC">
        <w:rPr>
          <w:noProof/>
        </w:rPr>
        <w:t>)</w:t>
      </w:r>
      <w:r w:rsidR="00445002">
        <w:fldChar w:fldCharType="end"/>
      </w:r>
      <w:r w:rsidR="00445002">
        <w:t xml:space="preserve">, </w:t>
      </w:r>
      <w:r>
        <w:t xml:space="preserve">however the reproductive biology of </w:t>
      </w:r>
      <w:r w:rsidRPr="00A1048B">
        <w:rPr>
          <w:i/>
        </w:rPr>
        <w:t>M. glabrata</w:t>
      </w:r>
      <w:r>
        <w:rPr>
          <w:i/>
        </w:rPr>
        <w:t xml:space="preserve"> </w:t>
      </w:r>
      <w:r>
        <w:t xml:space="preserve">has not been studied in detail. </w:t>
      </w:r>
    </w:p>
    <w:p w:rsidR="00B51372" w:rsidRPr="000813FC" w:rsidRDefault="00B51372" w:rsidP="00CC614D">
      <w:pPr>
        <w:spacing w:line="360" w:lineRule="auto"/>
        <w:rPr>
          <w:u w:val="single"/>
        </w:rPr>
      </w:pPr>
      <w:r w:rsidRPr="000813FC">
        <w:rPr>
          <w:u w:val="single"/>
        </w:rPr>
        <w:t>Study species</w:t>
      </w:r>
    </w:p>
    <w:p w:rsidR="00B51372" w:rsidRPr="00445002" w:rsidRDefault="00B51372" w:rsidP="00CC614D">
      <w:pPr>
        <w:spacing w:line="360" w:lineRule="auto"/>
      </w:pPr>
      <w:r>
        <w:t xml:space="preserve">Creosote bush, </w:t>
      </w:r>
      <w:r w:rsidRPr="00DD0851">
        <w:rPr>
          <w:i/>
        </w:rPr>
        <w:t>Larrea tridentata</w:t>
      </w:r>
      <w:r>
        <w:t xml:space="preserve"> </w:t>
      </w:r>
      <w:r w:rsidRPr="00D1380D">
        <w:t>(Zygophyllaceae)</w:t>
      </w:r>
      <w:r>
        <w:t>, has been a dominant flowering shrub of the s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r w:rsidRPr="00AA3928">
        <w:rPr>
          <w:i/>
        </w:rPr>
        <w:t>Peniocereus striatus</w:t>
      </w:r>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t xml:space="preserve"> </w:t>
      </w:r>
    </w:p>
    <w:p w:rsidR="00B51372" w:rsidRPr="00445002" w:rsidRDefault="00B51372" w:rsidP="00CC614D">
      <w:pPr>
        <w:pStyle w:val="Heading3"/>
        <w:spacing w:line="360" w:lineRule="auto"/>
        <w:rPr>
          <w:u w:val="single"/>
        </w:rPr>
      </w:pPr>
      <w:bookmarkStart w:id="4" w:name="_Toc532565886"/>
      <w:r w:rsidRPr="00C50B1B">
        <w:rPr>
          <w:u w:val="single"/>
        </w:rPr>
        <w:lastRenderedPageBreak/>
        <w:t>Study design</w:t>
      </w:r>
      <w:bookmarkEnd w:id="4"/>
    </w:p>
    <w:p w:rsidR="00B51372" w:rsidRDefault="00B51372" w:rsidP="00CC614D">
      <w:pPr>
        <w:spacing w:line="36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blooming”) because 5 is less than 1% of mean blooming observed throughout the season. The mean number of blooms of the ‘blooming’ treatment was </w:t>
      </w:r>
      <w:r w:rsidRPr="006D4B10">
        <w:t>300.2 (min: 102, max: 1080)</w:t>
      </w:r>
      <w:r>
        <w:t xml:space="preserve">. The repeated measures study design was chosen to measure relative changes in interactions with natural shrub phenology and to reduce between shrub variability. </w:t>
      </w:r>
      <w:r w:rsidRPr="00C47B5E">
        <w:t>In two cases, a focal shrub did not bloom within the study period and was replaced by a different blooming shrub. These two cases were excluded from later RII calculations</w:t>
      </w:r>
      <w:r>
        <w:t xml:space="preserve">. </w:t>
      </w:r>
    </w:p>
    <w:p w:rsidR="00B51372" w:rsidRPr="000813FC" w:rsidRDefault="00B51372" w:rsidP="00CC614D">
      <w:pPr>
        <w:spacing w:line="360" w:lineRule="auto"/>
        <w:rPr>
          <w:u w:val="single"/>
        </w:rPr>
      </w:pPr>
      <w:r w:rsidRPr="000813FC">
        <w:rPr>
          <w:u w:val="single"/>
        </w:rPr>
        <w:t>Visitation and Pollen Deposition</w:t>
      </w:r>
    </w:p>
    <w:p w:rsidR="00B51372" w:rsidRDefault="00B51372" w:rsidP="00CC614D">
      <w:pPr>
        <w:spacing w:line="36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 xml:space="preserve">between paired microsites, but left to vary between replicates. The mean number of flowers per pot was 10 (min 6, max 20). 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hr:min).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Ten days of pre-blooming trials (60 shrub/open pairs) were conducted between April 10 and April 20 and ten days of blooming trials (60 shrub/open pairs) between April 21 and May 2. To test for any influence of naturally co-occurring annuals and blooming shrubs, heterospecific annual floral density was measured within a 0.25 m</w:t>
      </w:r>
      <w:r>
        <w:rPr>
          <w:vertAlign w:val="superscript"/>
        </w:rPr>
        <w:t>2</w:t>
      </w:r>
      <w:r>
        <w:t xml:space="preserve"> quadrat in each microsite and the number of heterospecific shrubs in </w:t>
      </w:r>
      <w:r>
        <w:lastRenderedPageBreak/>
        <w:t xml:space="preserve">bloom were counted within a 2 m radius of each microsite. The number of open blooms of each </w:t>
      </w:r>
      <w:r w:rsidRPr="00465E1C">
        <w:rPr>
          <w:i/>
        </w:rPr>
        <w:t>L. tridentata</w:t>
      </w:r>
      <w:r>
        <w:t xml:space="preserve"> was counted at the same time.</w:t>
      </w:r>
    </w:p>
    <w:p w:rsidR="00B51372" w:rsidRDefault="00B51372" w:rsidP="00CC614D">
      <w:pPr>
        <w:spacing w:line="360" w:lineRule="auto"/>
      </w:pPr>
      <w:r>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is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bombyliid flies and other, which was comprised primarily of small beetles and muscoid flies. A total of f</w:t>
      </w:r>
      <w:r w:rsidRPr="000B2215">
        <w:t>ive videos were omitted due to disturbance or battery failure.</w:t>
      </w:r>
    </w:p>
    <w:p w:rsidR="00B51372" w:rsidRPr="005C06E6" w:rsidRDefault="00B51372" w:rsidP="00CC614D">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Heterospecific pollen grains were imaged using a Canon 60D SLR with 60mm macro </w:t>
      </w:r>
      <w:r w:rsidR="004E091B">
        <w:t xml:space="preserve">lens into microscope afocally. </w:t>
      </w:r>
    </w:p>
    <w:p w:rsidR="00B51372" w:rsidRDefault="00B51372" w:rsidP="00CC614D">
      <w:pPr>
        <w:tabs>
          <w:tab w:val="left" w:pos="1335"/>
        </w:tabs>
        <w:spacing w:line="360" w:lineRule="auto"/>
        <w:rPr>
          <w:u w:val="single"/>
        </w:rPr>
      </w:pPr>
      <w:r>
        <w:rPr>
          <w:u w:val="single"/>
        </w:rPr>
        <w:t xml:space="preserve">Community-level effects of </w:t>
      </w:r>
      <w:r w:rsidR="004E091B" w:rsidRPr="004E091B">
        <w:rPr>
          <w:i/>
          <w:u w:val="single"/>
        </w:rPr>
        <w:t>L. tridentata</w:t>
      </w:r>
    </w:p>
    <w:p w:rsidR="00B51372" w:rsidRDefault="00B51372" w:rsidP="00CC614D">
      <w:pPr>
        <w:tabs>
          <w:tab w:val="left" w:pos="6195"/>
        </w:tabs>
        <w:spacing w:line="36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coloured six-inch diameter plastic bowls filled with water with a few drops of </w:t>
      </w:r>
      <w:r w:rsidRPr="00AE3D2D">
        <w:lastRenderedPageBreak/>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p>
    <w:p w:rsidR="00B51372" w:rsidRDefault="00B51372" w:rsidP="00CC614D">
      <w:pPr>
        <w:spacing w:line="36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r>
        <w:t>Thysanoptera, Orthoptera and Arachnida which were left 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r w:rsidRPr="00CE4665">
        <w:rPr>
          <w:i/>
        </w:rPr>
        <w:t>Miscophus</w:t>
      </w:r>
      <w:r>
        <w:t xml:space="preserve"> and subfamily</w:t>
      </w:r>
      <w:r w:rsidRPr="00EB08B5">
        <w:t xml:space="preserve"> </w:t>
      </w:r>
      <w:r w:rsidRPr="00CE4665">
        <w:rPr>
          <w:i/>
        </w:rPr>
        <w:t>Pemphredoninae</w:t>
      </w:r>
      <w:r>
        <w:t xml:space="preserve"> are both within the family </w:t>
      </w:r>
      <w:r w:rsidRPr="00CE4665">
        <w:rPr>
          <w:i/>
        </w:rPr>
        <w:t>Crabronidae</w:t>
      </w:r>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Acari) and springtails (Collembola) were excluded from all analyses due to biases in collection methods. The full dataset of 118 RTU is available online (KNB, Braun and Lortie, 2018). All physical specimens are archived at York University.</w:t>
      </w:r>
    </w:p>
    <w:p w:rsidR="00B51372" w:rsidRDefault="00B51372" w:rsidP="00CC614D">
      <w:pPr>
        <w:spacing w:line="360" w:lineRule="auto"/>
      </w:pPr>
      <w:r>
        <w:t xml:space="preserve">To determine which pollinators 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w:t>
      </w:r>
      <w:r>
        <w:lastRenderedPageBreak/>
        <w:t xml:space="preserve">visits per foraging instance, therefore only the frequency of foraging instances was recorded. The identity and behaviour of the visitors were recorded and voucher insects were collected when possible to facilitate identification. </w:t>
      </w:r>
    </w:p>
    <w:p w:rsidR="00B51372" w:rsidRDefault="00B51372" w:rsidP="00CC614D">
      <w:pPr>
        <w:spacing w:line="360" w:lineRule="auto"/>
      </w:pPr>
      <w:r>
        <w:t xml:space="preserve">To determine if </w:t>
      </w:r>
      <w:r w:rsidRPr="00C251F0">
        <w:rPr>
          <w:i/>
        </w:rPr>
        <w:t>L. tridentata</w:t>
      </w:r>
      <w:r>
        <w:t xml:space="preserve"> influences local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rsidR="00B51372" w:rsidRPr="005C41BB" w:rsidRDefault="00B51372" w:rsidP="00CC614D">
      <w:pPr>
        <w:pStyle w:val="Heading3"/>
        <w:spacing w:line="360" w:lineRule="auto"/>
        <w:rPr>
          <w:u w:val="single"/>
        </w:rPr>
      </w:pPr>
      <w:bookmarkStart w:id="5" w:name="_Toc532565887"/>
      <w:r w:rsidRPr="00C50B1B">
        <w:rPr>
          <w:u w:val="single"/>
        </w:rPr>
        <w:t>Statistical Analysis</w:t>
      </w:r>
      <w:bookmarkEnd w:id="5"/>
    </w:p>
    <w:p w:rsidR="00B51372" w:rsidRDefault="00B51372" w:rsidP="00CC614D">
      <w:pPr>
        <w:tabs>
          <w:tab w:val="left" w:pos="1335"/>
        </w:tabs>
        <w:spacing w:line="360" w:lineRule="auto"/>
      </w:pPr>
      <w:r>
        <w:t>All statistical analyses were performed using R (R Core Team, 2017) and all code is available in this project’s repository (</w:t>
      </w:r>
      <w:r w:rsidRPr="003B0850">
        <w:t>https://github.com/jennabraun/larrea.facilitation</w:t>
      </w:r>
      <w:r>
        <w:t>).</w:t>
      </w:r>
    </w:p>
    <w:p w:rsidR="00B51372" w:rsidRPr="00354C9D" w:rsidRDefault="00B51372" w:rsidP="00CC614D">
      <w:pPr>
        <w:tabs>
          <w:tab w:val="left" w:pos="1335"/>
        </w:tabs>
        <w:spacing w:line="360" w:lineRule="auto"/>
        <w:rPr>
          <w:u w:val="single"/>
        </w:rPr>
      </w:pPr>
      <w:r w:rsidRPr="00354C9D">
        <w:rPr>
          <w:u w:val="single"/>
        </w:rPr>
        <w:t>Visitation and Pollen Deposition</w:t>
      </w:r>
    </w:p>
    <w:p w:rsidR="00B51372" w:rsidRDefault="00B51372" w:rsidP="00CC614D">
      <w:pPr>
        <w:tabs>
          <w:tab w:val="left" w:pos="1335"/>
        </w:tabs>
        <w:spacing w:line="360" w:lineRule="auto"/>
      </w:pPr>
      <w:r>
        <w:t xml:space="preserve">To test for evidence that </w:t>
      </w:r>
      <w:r w:rsidRPr="00B44DA7">
        <w:rPr>
          <w:i/>
        </w:rPr>
        <w:t>L. tridentata</w:t>
      </w:r>
      <w:r>
        <w:t xml:space="preserve"> mediates pollinator visitation to </w:t>
      </w:r>
      <w:r w:rsidRPr="00FF79E0">
        <w:rPr>
          <w:i/>
        </w:rPr>
        <w:t>M. glabrata</w:t>
      </w:r>
      <w:r>
        <w:t xml:space="preserve">, generalized linear mixed-models </w:t>
      </w:r>
      <w:r w:rsidR="00C84D28">
        <w:t>[GLMM]</w:t>
      </w:r>
      <w:r w:rsidR="006134AA">
        <w:t xml:space="preserve"> were fit</w:t>
      </w:r>
      <w:r w:rsidR="00C84D28">
        <w:t xml:space="preserve"> </w:t>
      </w:r>
      <w:r>
        <w:t>using negative binomial error distributions with a loglink function to account for</w:t>
      </w:r>
      <w:r w:rsidR="006134AA">
        <w:t xml:space="preserve"> overdispersion</w:t>
      </w:r>
      <w:r w:rsidR="00C84D28">
        <w:t xml:space="preserve"> (</w:t>
      </w:r>
      <w:r>
        <w:t xml:space="preserve">lme4). The number of foraging instances and total number of flowers visited were treated as response variables. Video length was log-transformed for the loglink function and used as an offset to maintain the count structure of the data. To test for the influence of conspecific floral density, the number of </w:t>
      </w:r>
      <w:r w:rsidRPr="00FF79E0">
        <w:rPr>
          <w:i/>
        </w:rPr>
        <w:t>M. glabrata</w:t>
      </w:r>
      <w:r w:rsidR="005C41BB">
        <w:t xml:space="preserve"> blooms was included as a covariate</w:t>
      </w:r>
      <w:r>
        <w:t xml:space="preserve">. We did not standardize visitation to visits/hour/flower because this assumes that pollinators respond linearly to conspecific floral density </w:t>
      </w:r>
      <w:r w:rsidRPr="00C33506">
        <w:t>and that the slope of the relationship does not change with treatment</w:t>
      </w:r>
      <w:r>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t xml:space="preserve">. The </w:t>
      </w:r>
      <w:r w:rsidR="0019557F">
        <w:t>individual microsite</w:t>
      </w:r>
      <w:r>
        <w:t xml:space="preserve"> </w:t>
      </w:r>
      <w:r w:rsidR="0019557F">
        <w:t>i.e. shrub ID + microsite</w:t>
      </w:r>
      <w:r>
        <w:t xml:space="preserve"> was used as a random effect to account for the repeated measures study design in all models. Interactive, additive, and intercept only models were compared by AIC and likelihood ratio tests with </w:t>
      </w:r>
      <w:r w:rsidRPr="00D00CEA">
        <w:t>χ2</w:t>
      </w:r>
      <w:r w:rsidR="0019557F">
        <w:t xml:space="preserve"> approximations</w:t>
      </w:r>
      <w:r w:rsidR="007226BF">
        <w:t xml:space="preserve"> (Table A1, A2)</w:t>
      </w:r>
      <w:r w:rsidRPr="00A6649E">
        <w:t>.</w:t>
      </w:r>
      <w:r>
        <w:t xml:space="preserve"> To test for the influence of heterospecific blooming annuals and shrubs, negative binomial GLMMs (glmmTMB) </w:t>
      </w:r>
      <w:r w:rsidR="005C41BB">
        <w:t xml:space="preserve">with each covariate included in </w:t>
      </w:r>
      <w:r>
        <w:t xml:space="preserve">the additive model were used. A quasipoisson GLMM (glmmPQL, MASS) was used to explore which visitors were driving observed visitation patterns. </w:t>
      </w:r>
    </w:p>
    <w:p w:rsidR="00B51372" w:rsidRDefault="0019557F" w:rsidP="00CC614D">
      <w:pPr>
        <w:tabs>
          <w:tab w:val="left" w:pos="1335"/>
        </w:tabs>
        <w:spacing w:line="360" w:lineRule="auto"/>
      </w:pPr>
      <w:r>
        <w:t xml:space="preserve">In order to test for </w:t>
      </w:r>
      <w:r w:rsidR="0021240A">
        <w:t xml:space="preserve">differences in foraging behaviours, </w:t>
      </w:r>
      <w:r w:rsidR="00B51372">
        <w:t xml:space="preserve">Gamma GLMM models (glmer, lme4) </w:t>
      </w:r>
      <w:r w:rsidR="0021240A">
        <w:t xml:space="preserve">were fit </w:t>
      </w:r>
      <w:r w:rsidR="00B51372">
        <w:t xml:space="preserve">with foraging duration and proportion of flowers visited per foraging instance as </w:t>
      </w:r>
      <w:r w:rsidR="00B51372">
        <w:lastRenderedPageBreak/>
        <w:t>respo</w:t>
      </w:r>
      <w:r w:rsidR="0021240A">
        <w:t>nse variables</w:t>
      </w:r>
      <w:r>
        <w:t>.</w:t>
      </w:r>
      <w:r w:rsidR="0021240A">
        <w:t xml:space="preserve"> </w:t>
      </w:r>
      <w:r>
        <w:t>L</w:t>
      </w:r>
      <w:r w:rsidR="00B51372">
        <w:t xml:space="preserve">east-squares </w:t>
      </w:r>
      <w:r w:rsidR="00B51372" w:rsidRPr="009F21F3">
        <w:rPr>
          <w:i/>
        </w:rPr>
        <w:t>post hoc</w:t>
      </w:r>
      <w:r w:rsidR="00B51372">
        <w:t xml:space="preserve"> tests (lsmeans) were used on any significant interactions and the </w:t>
      </w:r>
      <w:r>
        <w:t>individual microsite</w:t>
      </w:r>
      <w:r w:rsidR="00B51372">
        <w:t xml:space="preserve"> was included as a random effect.</w:t>
      </w:r>
    </w:p>
    <w:p w:rsidR="00B51372" w:rsidRDefault="00B51372" w:rsidP="00CC614D">
      <w:pPr>
        <w:tabs>
          <w:tab w:val="left" w:pos="1335"/>
        </w:tabs>
        <w:spacing w:line="360" w:lineRule="auto"/>
      </w:pPr>
      <w:r>
        <w:t>Quasipoisson models (</w:t>
      </w:r>
      <w:r w:rsidRPr="00357EA3">
        <w:t>glmmPQL</w:t>
      </w:r>
      <w:r>
        <w:t>, MASS</w:t>
      </w:r>
      <w:r w:rsidRPr="00357EA3">
        <w:t xml:space="preserve">) </w:t>
      </w:r>
      <w:r>
        <w:t xml:space="preserve">were fit </w:t>
      </w:r>
      <w:r w:rsidRPr="00357EA3">
        <w:t>with</w:t>
      </w:r>
      <w:r>
        <w:t xml:space="preserve"> conspecific and heterospecific pollen deposition as response variables. Distance to </w:t>
      </w:r>
      <w:r w:rsidRPr="00031660">
        <w:rPr>
          <w:i/>
        </w:rPr>
        <w:t>L. tridentata</w:t>
      </w:r>
      <w:r>
        <w:t xml:space="preserve">, distance to the nearest conspecific neighbour and the number of </w:t>
      </w:r>
      <w:r w:rsidRPr="00031660">
        <w:rPr>
          <w:i/>
        </w:rPr>
        <w:t>M. glabrata</w:t>
      </w:r>
      <w:r>
        <w:t xml:space="preserve"> flowers were modeled as predictors. The sample ID nested in the flower</w:t>
      </w:r>
      <w:r w:rsidR="00B15520">
        <w:t xml:space="preserve"> ID nested in the plant was included</w:t>
      </w:r>
      <w:r>
        <w:t xml:space="preserve"> as a random effect.</w:t>
      </w:r>
    </w:p>
    <w:p w:rsidR="00B51372" w:rsidRPr="00357EA3" w:rsidRDefault="00B51372" w:rsidP="00CC614D">
      <w:pPr>
        <w:tabs>
          <w:tab w:val="left" w:pos="1335"/>
        </w:tabs>
        <w:spacing w:line="360" w:lineRule="auto"/>
        <w:rPr>
          <w:u w:val="single"/>
        </w:rPr>
      </w:pPr>
      <w:r>
        <w:rPr>
          <w:u w:val="single"/>
        </w:rPr>
        <w:t>C</w:t>
      </w:r>
      <w:r w:rsidRPr="00357EA3">
        <w:rPr>
          <w:u w:val="single"/>
        </w:rPr>
        <w:t>ommunity</w:t>
      </w:r>
      <w:r>
        <w:rPr>
          <w:u w:val="single"/>
        </w:rPr>
        <w:t>-</w:t>
      </w:r>
      <w:r w:rsidRPr="00357EA3">
        <w:rPr>
          <w:u w:val="single"/>
        </w:rPr>
        <w:t>level shrub effects</w:t>
      </w:r>
    </w:p>
    <w:p w:rsidR="00B51372" w:rsidRDefault="00B51372" w:rsidP="00311DE5">
      <w:pPr>
        <w:spacing w:line="360" w:lineRule="auto"/>
      </w:pPr>
      <w:r>
        <w:t xml:space="preserve">Negative binomial GLMMs with arthropod abundance, percent annual cover, annual species richness and annual bloom density as response variables were used to test for shrub effects on the local community (glmer.nb, lme4). Beetles from the family </w:t>
      </w:r>
      <w:r w:rsidRPr="00357EA3">
        <w:rPr>
          <w:i/>
        </w:rPr>
        <w:t>Melyridae</w:t>
      </w:r>
      <w:r>
        <w:t xml:space="preserve"> comprised 1217 of the 3384 total arthropods captured, therefore abundance models were fit with </w:t>
      </w:r>
      <w:r w:rsidRPr="00357EA3">
        <w:rPr>
          <w:i/>
        </w:rPr>
        <w:t>Melyridae</w:t>
      </w:r>
      <w:r>
        <w:t xml:space="preserve"> excluded, included and individually to explore model sensitivities. Poisson GLMMs (lme4) were used to determine differences in arthropod species richness and bee abundance between the treatments, and negative binomial GLMMs (glmer.nb, lme4) were used to test for difference</w:t>
      </w:r>
      <w:r w:rsidR="0021240A">
        <w:t>s in bee richness. L</w:t>
      </w:r>
      <w:r>
        <w:t xml:space="preserve">east-squares </w:t>
      </w:r>
      <w:r w:rsidRPr="009F21F3">
        <w:rPr>
          <w:i/>
        </w:rPr>
        <w:t>post hoc</w:t>
      </w:r>
      <w:r>
        <w:t xml:space="preserve"> </w:t>
      </w:r>
      <w:r w:rsidR="00311DE5">
        <w:t>tests (lsmeans) were used on</w:t>
      </w:r>
      <w:r>
        <w:t xml:space="preserve"> significant interactions, and the </w:t>
      </w:r>
      <w:r w:rsidR="0021240A">
        <w:t>individual microsite</w:t>
      </w:r>
      <w:r>
        <w:t xml:space="preserve"> was included as a random effect to control for repeated measures.</w:t>
      </w:r>
      <w:r w:rsidR="00311DE5">
        <w:t xml:space="preserve"> </w:t>
      </w:r>
      <w:r w:rsidR="0021240A"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quasipoisson GLM (glm) with visitation rates as the response and flower number and height as predictors.</w:t>
      </w:r>
    </w:p>
    <w:p w:rsidR="00B51372" w:rsidRPr="00783952" w:rsidRDefault="00B51372" w:rsidP="00CC614D">
      <w:pPr>
        <w:spacing w:line="360" w:lineRule="auto"/>
      </w:pPr>
      <w:r w:rsidRPr="000A1CDB">
        <w:t>GLMM</w:t>
      </w:r>
      <w:r>
        <w:t>s</w:t>
      </w:r>
      <w:r w:rsidRPr="000A1CDB">
        <w:t xml:space="preserve"> (glmer, lme4) with Gamma error distributions with mean daytime temperature, mean nighttime temperatures and daily temperature variance as response variables</w:t>
      </w:r>
      <w:r>
        <w:t xml:space="preserve"> and microsite as a predictor</w:t>
      </w:r>
      <w:r w:rsidRPr="000A1CDB">
        <w:t xml:space="preserve"> were used to test for the capacity of </w:t>
      </w:r>
      <w:r w:rsidRPr="003B0850">
        <w:rPr>
          <w:i/>
        </w:rPr>
        <w:t>L. tridentata</w:t>
      </w:r>
      <w:r w:rsidRPr="000A1CDB">
        <w:t xml:space="preserve"> to create stable microclimates. </w:t>
      </w:r>
      <w:r w:rsidRPr="00311DE5">
        <w:t xml:space="preserve">The </w:t>
      </w:r>
      <w:r w:rsidR="00311DE5">
        <w:t>logger IDs</w:t>
      </w:r>
      <w:r w:rsidR="00311DE5" w:rsidRPr="00311DE5">
        <w:t xml:space="preserve"> were</w:t>
      </w:r>
      <w:r w:rsidRPr="00311DE5">
        <w:t xml:space="preserve"> </w:t>
      </w:r>
      <w:r w:rsidR="00311DE5" w:rsidRPr="00311DE5">
        <w:t>included as a</w:t>
      </w:r>
      <w:r w:rsidRPr="00311DE5">
        <w:t xml:space="preserve"> random effect to control for the repeated measures.</w:t>
      </w:r>
    </w:p>
    <w:p w:rsidR="00B51372" w:rsidRPr="007C7338" w:rsidRDefault="00B51372" w:rsidP="00CC614D">
      <w:pPr>
        <w:spacing w:line="360" w:lineRule="auto"/>
        <w:rPr>
          <w:u w:val="single"/>
        </w:rPr>
      </w:pPr>
      <w:r>
        <w:rPr>
          <w:u w:val="single"/>
        </w:rPr>
        <w:t>Ecological effect sizes</w:t>
      </w:r>
    </w:p>
    <w:p w:rsidR="00B51372" w:rsidRPr="00342490" w:rsidRDefault="00B51372" w:rsidP="00CC614D">
      <w:pPr>
        <w:spacing w:line="360" w:lineRule="auto"/>
      </w:pPr>
      <w:r>
        <w:t>To compare the ecological effect of shrubs and blooming on five community response metrics (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lastRenderedPageBreak/>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w:t>
      </w:r>
      <w:r w:rsidR="00992A74">
        <w:rPr>
          <w:rFonts w:eastAsiaTheme="minorEastAsia"/>
        </w:rPr>
        <w:t xml:space="preserve"> and modified from (</w:t>
      </w:r>
      <w:r w:rsidR="00005EF2">
        <w:rPr>
          <w:rFonts w:eastAsiaTheme="minorEastAsia"/>
        </w:rPr>
        <w:t>Filazzola</w:t>
      </w:r>
      <w:r w:rsidR="00992A74">
        <w:rPr>
          <w:rFonts w:eastAsiaTheme="minorEastAsia"/>
        </w:rPr>
        <w:t>)</w:t>
      </w:r>
      <w:r>
        <w:rPr>
          <w:rFonts w:eastAsiaTheme="minorEastAsia"/>
        </w:rPr>
        <w:t>.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Armas et al., 2004). To determine if the effect was significantly different from 0, 95% confidence intervals around mean values were bootstrapped (boot), stratified by the focal shrub ID to account for the repeated measures study design.</w:t>
      </w:r>
    </w:p>
    <w:p w:rsidR="00B51372" w:rsidRPr="00C50B1B" w:rsidRDefault="00B51372" w:rsidP="007D281C">
      <w:pPr>
        <w:pStyle w:val="Heading2"/>
        <w:spacing w:line="360" w:lineRule="auto"/>
      </w:pPr>
      <w:bookmarkStart w:id="6" w:name="_Toc532565888"/>
      <w:r w:rsidRPr="00C50B1B">
        <w:t>Results</w:t>
      </w:r>
      <w:bookmarkEnd w:id="6"/>
    </w:p>
    <w:p w:rsidR="00B51372" w:rsidRPr="00992A74" w:rsidRDefault="00B51372" w:rsidP="00CC614D">
      <w:pPr>
        <w:pStyle w:val="Heading3"/>
        <w:spacing w:line="360" w:lineRule="auto"/>
        <w:rPr>
          <w:u w:val="single"/>
        </w:rPr>
      </w:pPr>
      <w:bookmarkStart w:id="7" w:name="_Toc532565889"/>
      <w:r>
        <w:rPr>
          <w:u w:val="single"/>
        </w:rPr>
        <w:t>Shrub effects on visitation rates and pollen deposition to phytometer species</w:t>
      </w:r>
      <w:bookmarkEnd w:id="7"/>
    </w:p>
    <w:p w:rsidR="00B51372" w:rsidRDefault="00B51372" w:rsidP="00CC614D">
      <w:pPr>
        <w:spacing w:line="36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806257">
        <w:t>, A3</w:t>
      </w:r>
      <w:r>
        <w:t xml:space="preserve">). There was a positive effect of </w:t>
      </w:r>
      <w:r w:rsidRPr="009D5841">
        <w:rPr>
          <w:i/>
        </w:rPr>
        <w:t xml:space="preserve">M. glabrata </w:t>
      </w:r>
      <w:r>
        <w:t>conspecific density on both the frequency of foraging instance</w:t>
      </w:r>
      <w:r w:rsidR="007226BF">
        <w:t xml:space="preserve">s and floral visitation (Table </w:t>
      </w:r>
      <w:r>
        <w:t>1). The frequency of flower visits by syrphids and solitary bees declined signif</w:t>
      </w:r>
      <w:r w:rsidR="007226BF">
        <w:t>icantly with 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t>).</w:t>
      </w:r>
    </w:p>
    <w:p w:rsidR="00B51372" w:rsidRDefault="00B51372" w:rsidP="00CC614D">
      <w:pPr>
        <w:spacing w:line="360" w:lineRule="auto"/>
      </w:pPr>
      <w:r w:rsidRPr="009377C8">
        <w:t xml:space="preserve">There was no significant influence </w:t>
      </w:r>
      <w:r>
        <w:t>of heterospecific shrub blooming density on foraging instance frequency</w:t>
      </w:r>
      <w:r w:rsidR="007226BF">
        <w:t xml:space="preserve"> (stats: )</w:t>
      </w:r>
      <w:r>
        <w:t xml:space="preserve"> or </w:t>
      </w:r>
      <w:r w:rsidR="007226BF">
        <w:t xml:space="preserve">total flowers visited (stats: </w:t>
      </w:r>
      <w:r>
        <w:t xml:space="preserve">). There was a significant, positive effect of heterospecific annual floral density on foraging instances </w:t>
      </w:r>
      <w:r w:rsidR="007226BF">
        <w:t>(stats: )</w:t>
      </w:r>
      <w:r w:rsidR="007D281C">
        <w:t xml:space="preserve"> </w:t>
      </w:r>
      <w:r w:rsidR="007226BF">
        <w:t xml:space="preserve">but not flowers visited (stats: </w:t>
      </w:r>
      <w:r w:rsidR="00806257">
        <w:t>Table A5 full models</w:t>
      </w:r>
      <w:r>
        <w:t>)</w:t>
      </w:r>
      <w:r w:rsidR="00416C1F">
        <w:t xml:space="preserve">. </w:t>
      </w:r>
      <w:r w:rsidRPr="00AF4C99">
        <w:t>Floral visitation rates (flowers/hr) were significantly correlated between paired shrub/open microsites (Pearson’s = 0.262, t = 2.8708, df = 112, p-value = 0.004898).</w:t>
      </w:r>
    </w:p>
    <w:p w:rsidR="00B51372" w:rsidRDefault="00B51372" w:rsidP="00CC614D">
      <w:pPr>
        <w:spacing w:line="360" w:lineRule="auto"/>
      </w:pPr>
      <w:r>
        <w:t>There was</w:t>
      </w:r>
      <w:r w:rsidRPr="00805752">
        <w:t xml:space="preserve"> a negative effect of </w:t>
      </w:r>
      <w:r w:rsidRPr="004862EA">
        <w:rPr>
          <w:i/>
        </w:rPr>
        <w:t>L. tridentata</w:t>
      </w:r>
      <w:r w:rsidRPr="00805752">
        <w:t xml:space="preserve"> blooming on </w:t>
      </w:r>
      <w:r w:rsidRPr="004862EA">
        <w:rPr>
          <w:i/>
        </w:rPr>
        <w:t>M. glabrata</w:t>
      </w:r>
      <w:r w:rsidRPr="00805752">
        <w:t xml:space="preserve"> </w:t>
      </w:r>
      <w:r>
        <w:t>foraging</w:t>
      </w:r>
      <w:r w:rsidRPr="00805752">
        <w:t xml:space="preserve"> duration but no microsite effect (</w:t>
      </w:r>
      <w:r w:rsidR="004802F2">
        <w:t>b</w:t>
      </w:r>
      <w:r w:rsidR="00231CFF">
        <w:t>looming,</w:t>
      </w:r>
      <w:r w:rsidR="004802F2">
        <w:t xml:space="preserve"> </w:t>
      </w:r>
      <w:r w:rsidR="00B07F7E" w:rsidRPr="00B07F7E">
        <w:rPr>
          <w:sz w:val="22"/>
          <w:szCs w:val="22"/>
        </w:rPr>
        <w:t>χ</w:t>
      </w:r>
      <w:r w:rsidR="00B07F7E" w:rsidRPr="00B07F7E">
        <w:rPr>
          <w:sz w:val="22"/>
          <w:szCs w:val="22"/>
          <w:vertAlign w:val="superscript"/>
        </w:rPr>
        <w:t xml:space="preserve">2 </w:t>
      </w:r>
      <w:r w:rsidR="00B07F7E" w:rsidRPr="00B07F7E">
        <w:rPr>
          <w:sz w:val="22"/>
          <w:szCs w:val="22"/>
        </w:rPr>
        <w:t>value</w:t>
      </w:r>
      <w:r w:rsidR="00B07F7E">
        <w:rPr>
          <w:sz w:val="22"/>
          <w:szCs w:val="22"/>
        </w:rPr>
        <w:t xml:space="preserve">: </w:t>
      </w:r>
      <w:r w:rsidR="00B07F7E" w:rsidRPr="00B07F7E">
        <w:rPr>
          <w:rStyle w:val="gnkrckgcgsb"/>
          <w:color w:val="000000"/>
          <w:bdr w:val="none" w:sz="0" w:space="0" w:color="auto" w:frame="1"/>
        </w:rPr>
        <w:t>23.1788</w:t>
      </w:r>
      <w:r w:rsidR="00B07F7E">
        <w:rPr>
          <w:rStyle w:val="gnkrckgcgsb"/>
          <w:color w:val="000000"/>
          <w:bdr w:val="none" w:sz="0" w:space="0" w:color="auto" w:frame="1"/>
        </w:rPr>
        <w:t>,</w:t>
      </w:r>
      <w:r w:rsidR="00B07F7E" w:rsidRPr="00B07F7E">
        <w:rPr>
          <w:rStyle w:val="gnkrckgcgsb"/>
          <w:color w:val="000000"/>
          <w:bdr w:val="none" w:sz="0" w:space="0" w:color="auto" w:frame="1"/>
        </w:rPr>
        <w:t xml:space="preserve"> </w:t>
      </w:r>
      <w:r w:rsidR="00B07F7E" w:rsidRPr="00B07F7E">
        <w:rPr>
          <w:sz w:val="22"/>
          <w:szCs w:val="22"/>
        </w:rPr>
        <w:t xml:space="preserve">p </w:t>
      </w:r>
      <w:r w:rsidR="00B07F7E" w:rsidRPr="00B07F7E">
        <w:rPr>
          <w:rStyle w:val="gnkrckgcgsb"/>
          <w:bdr w:val="none" w:sz="0" w:space="0" w:color="auto" w:frame="1"/>
        </w:rPr>
        <w:t>&lt;0.0001</w:t>
      </w:r>
      <w:r w:rsidR="00416C1F">
        <w:t>;</w:t>
      </w:r>
      <w:r w:rsidR="00231CFF">
        <w:t xml:space="preserve"> microsite, </w:t>
      </w:r>
      <w:r w:rsidR="00B07F7E" w:rsidRPr="00B07F7E">
        <w:rPr>
          <w:sz w:val="22"/>
          <w:szCs w:val="22"/>
        </w:rPr>
        <w:t>χ</w:t>
      </w:r>
      <w:r w:rsidR="00B07F7E">
        <w:rPr>
          <w:sz w:val="22"/>
          <w:szCs w:val="22"/>
          <w:vertAlign w:val="superscript"/>
        </w:rPr>
        <w:t>2</w:t>
      </w:r>
      <w:r w:rsidR="00B07F7E">
        <w:rPr>
          <w:sz w:val="22"/>
          <w:szCs w:val="22"/>
        </w:rPr>
        <w:t xml:space="preserve">: </w:t>
      </w:r>
      <w:r w:rsidR="00B07F7E" w:rsidRPr="002A4DF7">
        <w:rPr>
          <w:rStyle w:val="gnkrckgcgsb"/>
          <w:color w:val="000000"/>
          <w:bdr w:val="none" w:sz="0" w:space="0" w:color="auto" w:frame="1"/>
        </w:rPr>
        <w:t>0.0464</w:t>
      </w:r>
      <w:r w:rsidR="00B07F7E" w:rsidRPr="00B07F7E">
        <w:rPr>
          <w:sz w:val="22"/>
          <w:szCs w:val="22"/>
        </w:rPr>
        <w:t>, p =</w:t>
      </w:r>
      <w:r w:rsidR="00B07F7E">
        <w:rPr>
          <w:b/>
          <w:sz w:val="22"/>
          <w:szCs w:val="22"/>
        </w:rPr>
        <w:t xml:space="preserve"> </w:t>
      </w:r>
      <w:r w:rsidR="00B07F7E" w:rsidRPr="002A4DF7">
        <w:rPr>
          <w:rStyle w:val="gnkrckgcgsb"/>
          <w:color w:val="000000"/>
          <w:bdr w:val="none" w:sz="0" w:space="0" w:color="auto" w:frame="1"/>
        </w:rPr>
        <w:t>0.8295</w:t>
      </w:r>
      <w:r w:rsidR="00B07F7E">
        <w:rPr>
          <w:rStyle w:val="gnkrckgcgsb"/>
          <w:color w:val="000000"/>
          <w:bdr w:val="none" w:sz="0" w:space="0" w:color="auto" w:frame="1"/>
        </w:rPr>
        <w:t>).</w:t>
      </w:r>
      <w:r w:rsidR="007D281C">
        <w:t xml:space="preserve"> </w:t>
      </w:r>
      <w:r>
        <w:t>The proportion of flowers visited per visit decreased significantly with blooming at the sh</w:t>
      </w:r>
      <w:r w:rsidR="00161972">
        <w:t>r</w:t>
      </w:r>
      <w:r w:rsidR="00231CFF">
        <w:t xml:space="preserve">ub microsite only </w:t>
      </w:r>
      <w:r w:rsidR="00231CFF" w:rsidRPr="00B07F7E">
        <w:t>(</w:t>
      </w:r>
      <w:r w:rsidR="00AF4C99">
        <w:t>microsite * 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7.069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31CFF">
        <w:rPr>
          <w:rStyle w:val="gnkrckgcgsb"/>
          <w:color w:val="000000"/>
          <w:bdr w:val="none" w:sz="0" w:space="0" w:color="auto" w:frame="1"/>
        </w:rPr>
        <w:t>0.00784</w:t>
      </w:r>
      <w:r w:rsidR="00AF4C99">
        <w:rPr>
          <w:rStyle w:val="gnkrckgcgsb"/>
          <w:color w:val="000000"/>
          <w:bdr w:val="none" w:sz="0" w:space="0" w:color="auto" w:frame="1"/>
        </w:rPr>
        <w:t>,</w:t>
      </w:r>
      <w:r w:rsidR="00806257">
        <w:rPr>
          <w:rStyle w:val="gnkrckgcgsb"/>
          <w:bdr w:val="none" w:sz="0" w:space="0" w:color="auto" w:frame="1"/>
        </w:rPr>
        <w:t xml:space="preserve"> </w:t>
      </w:r>
      <w:r w:rsidR="00AF4C99">
        <w:t>m</w:t>
      </w:r>
      <w:r w:rsidR="00231CFF">
        <w:t>icrosite</w:t>
      </w:r>
      <w:r w:rsidR="00806257">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1.005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46515</w:t>
      </w:r>
      <w:r w:rsidR="00806257">
        <w:rPr>
          <w:rStyle w:val="gnkrckgcgsb"/>
          <w:color w:val="000000"/>
          <w:bdr w:val="none" w:sz="0" w:space="0" w:color="auto" w:frame="1"/>
        </w:rPr>
        <w:t>;</w:t>
      </w:r>
      <w:r w:rsidR="00231CFF">
        <w:rPr>
          <w:rStyle w:val="gnkrckgcgsb"/>
          <w:color w:val="000000"/>
          <w:bdr w:val="none" w:sz="0" w:space="0" w:color="auto" w:frame="1"/>
        </w:rPr>
        <w:t xml:space="preserve"> </w:t>
      </w:r>
      <w:r w:rsidR="00AF4C99">
        <w:t>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0.5335</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31609</w:t>
      </w:r>
      <w:r w:rsidR="00231CFF" w:rsidRPr="00B07F7E">
        <w:rPr>
          <w:rStyle w:val="gnkrckgcgsb"/>
          <w:bdr w:val="none" w:sz="0" w:space="0" w:color="auto" w:frame="1"/>
        </w:rPr>
        <w:t>)</w:t>
      </w:r>
      <w:r w:rsidR="007D281C">
        <w:rPr>
          <w:rStyle w:val="gnkrckgcgsb"/>
          <w:bdr w:val="none" w:sz="0" w:space="0" w:color="auto" w:frame="1"/>
        </w:rPr>
        <w:t>.</w:t>
      </w:r>
    </w:p>
    <w:p w:rsidR="00B51372" w:rsidRPr="000B5711" w:rsidRDefault="00B51372" w:rsidP="00CC614D">
      <w:pPr>
        <w:spacing w:line="360" w:lineRule="auto"/>
        <w:rPr>
          <w:i/>
        </w:rPr>
      </w:pPr>
      <w:r>
        <w:lastRenderedPageBreak/>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7D281C" w:rsidRPr="007D281C">
        <w:rPr>
          <w:i/>
        </w:rPr>
        <w:t>χ</w:t>
      </w:r>
      <w:r w:rsidR="007D281C" w:rsidRPr="007D281C">
        <w:t>2= 0.4686, p = 0.4936)</w:t>
      </w:r>
      <w:r w:rsidRPr="007D281C">
        <w:t>,</w:t>
      </w:r>
      <w:r>
        <w:t xml:space="preserve"> nearest conspecific </w:t>
      </w:r>
      <w:r w:rsidRPr="007D281C">
        <w:t xml:space="preserve">plant </w:t>
      </w:r>
      <w:r w:rsidR="007D281C" w:rsidRPr="007D281C">
        <w:t xml:space="preserve">(χ2= 2.4188, p = 0.1199) </w:t>
      </w:r>
      <w:r w:rsidRPr="007D281C">
        <w:t>or the</w:t>
      </w:r>
      <w:r>
        <w:t xml:space="preserve"> number of conspecific flowers on</w:t>
      </w:r>
      <w:r w:rsidR="007D281C">
        <w:t xml:space="preserve"> conspecific pollen deposition (χ2= 0.6184, p = 0.4316</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χ2= 6.7835, p = 0.0092),</w:t>
      </w:r>
      <w:r w:rsidR="00F361A7" w:rsidRPr="00F361A7">
        <w:rPr>
          <w:i/>
        </w:rPr>
        <w:t xml:space="preserve"> </w:t>
      </w:r>
      <w:r w:rsidR="00F361A7">
        <w:t xml:space="preserve">but there was no influence of nearest conspecific </w:t>
      </w:r>
      <w:r w:rsidR="00F361A7" w:rsidRPr="00F361A7">
        <w:t>(χ2= 0.2256, p = 0.6348)</w:t>
      </w:r>
      <w:r w:rsidR="00F361A7">
        <w:t xml:space="preserve"> or floral number </w:t>
      </w:r>
      <w:r w:rsidR="00F361A7" w:rsidRPr="00F361A7">
        <w:t>(χ2= 1.6668, p = 0.1967)</w:t>
      </w:r>
      <w:r>
        <w:rPr>
          <w:i/>
        </w:rPr>
        <w:t xml:space="preserve">. </w:t>
      </w:r>
      <w:r>
        <w:t xml:space="preserve">Conspecific and heterospecific pollen deposition were significantly correlated (Pearson’s = 0.15, t = 2.397, df = 229, p = 0.01). </w:t>
      </w:r>
    </w:p>
    <w:p w:rsidR="00B51372" w:rsidRPr="00992A74" w:rsidRDefault="00B51372" w:rsidP="00CC614D">
      <w:pPr>
        <w:pStyle w:val="Heading3"/>
        <w:spacing w:line="360" w:lineRule="auto"/>
        <w:rPr>
          <w:u w:val="single"/>
        </w:rPr>
      </w:pPr>
      <w:bookmarkStart w:id="8" w:name="_Toc532565890"/>
      <w:r w:rsidRPr="00C50B1B">
        <w:rPr>
          <w:u w:val="single"/>
        </w:rPr>
        <w:t>Community-level shrub effects</w:t>
      </w:r>
      <w:bookmarkEnd w:id="8"/>
    </w:p>
    <w:p w:rsidR="00B51372" w:rsidRDefault="00B51372" w:rsidP="00CC614D">
      <w:pPr>
        <w:spacing w:line="360" w:lineRule="auto"/>
      </w:pPr>
      <w:r w:rsidRPr="00870FB5">
        <w:t>A total of 3384 arthropods</w:t>
      </w:r>
      <w:r w:rsidR="004802F2" w:rsidRPr="00870FB5">
        <w:t xml:space="preserve"> spanning 118 taxonomic groups </w:t>
      </w:r>
      <w:r w:rsidRPr="00870FB5">
        <w:t>were</w:t>
      </w:r>
      <w:r>
        <w:t xml:space="preserve"> caught in 19 days of pan trapping. There was a positive effect of shrub microsite on both arthropod abundance (Melyridae excluded) and arthropod species richness and a negati</w:t>
      </w:r>
      <w:r w:rsidR="00A55652">
        <w:t>ve effect of blooming (Table 3</w:t>
      </w:r>
      <w:r>
        <w:t>). Insect abundance (Melyridae excluded) was significantly correlated between paired shrub/open microsites (Pearson’s = 0.46, p &lt; 0.001). Melyridae abundance was significantly lower at the shrub microsites, and decreased with blooming at the open microsite only (</w:t>
      </w:r>
      <w:r w:rsidR="00F720FF">
        <w:t>Table A7</w:t>
      </w:r>
      <w:bookmarkStart w:id="9" w:name="_GoBack"/>
      <w:bookmarkEnd w:id="9"/>
      <w:r>
        <w:t>). There was no significant difference in bee abundance or richness caught in pan traps between any of t</w:t>
      </w:r>
      <w:r w:rsidR="00A55652">
        <w:t>he treatments (Table 3</w:t>
      </w:r>
      <w:r>
        <w:t xml:space="preserve">). </w:t>
      </w:r>
    </w:p>
    <w:p w:rsidR="00B51372" w:rsidRDefault="00B51372" w:rsidP="00CC614D">
      <w:pPr>
        <w:spacing w:line="360" w:lineRule="auto"/>
      </w:pPr>
      <w:r>
        <w:t>Percent cover of ground vegetation was significantly greater in shrub microsites, and it decreased with blooming in th</w:t>
      </w:r>
      <w:r w:rsidR="00A55652">
        <w:t>e open microsite only (Table 3</w:t>
      </w:r>
      <w:r>
        <w:t>). There was a significant decrease in heterospecific annual floral density with blooming, but there were no significant differences b</w:t>
      </w:r>
      <w:r w:rsidR="00A55652">
        <w:t>etween the microsites (Table 3</w:t>
      </w:r>
      <w:r>
        <w:t xml:space="preserve">). There was also no significant difference in annual species richness between </w:t>
      </w:r>
      <w:r w:rsidR="00A55652">
        <w:t>any of the treatments (Table 3</w:t>
      </w:r>
      <w:r>
        <w:t xml:space="preserve">). </w:t>
      </w:r>
    </w:p>
    <w:p w:rsidR="00B51372" w:rsidRPr="002141EA" w:rsidRDefault="00B51372" w:rsidP="00CC614D">
      <w:pPr>
        <w:spacing w:line="360" w:lineRule="auto"/>
      </w:pPr>
      <w:r>
        <w:t xml:space="preserve">Shrubs had a competitive effect on floral visitation of </w:t>
      </w:r>
      <w:r w:rsidRPr="00D51033">
        <w:rPr>
          <w:i/>
        </w:rPr>
        <w:t>M. glabrata</w:t>
      </w:r>
      <w:r>
        <w:rPr>
          <w:i/>
        </w:rPr>
        <w:t xml:space="preserve">, </w:t>
      </w:r>
      <w:r>
        <w:t>a facilitative effect on arthropod abundance, arthropod species richness, and on annual percent cover but no significant effect on an</w:t>
      </w:r>
      <w:r w:rsidR="00416C1F">
        <w:t>nual plant richness (Figure 1</w:t>
      </w:r>
      <w:r w:rsidR="00A55652">
        <w:t>A</w:t>
      </w:r>
      <w:r>
        <w:t xml:space="preserve">). </w:t>
      </w:r>
      <w:r w:rsidRPr="002141EA">
        <w:t xml:space="preserve">Blooming had a negative effect on floral visitation, arthropod abundance, and arthropod species richness and a neutral effect on annual richness at both microsites. Blooming had no significant effect on annual cover at the shrub microsite, however there was a significant, negative effect at the open microsite (Figure </w:t>
      </w:r>
      <w:r w:rsidR="00416C1F">
        <w:t>1</w:t>
      </w:r>
      <w:r w:rsidRPr="002141EA">
        <w:t xml:space="preserve">B). </w:t>
      </w:r>
    </w:p>
    <w:p w:rsidR="00B51372" w:rsidRDefault="00B51372" w:rsidP="00CC614D">
      <w:pPr>
        <w:spacing w:line="36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w:t>
      </w:r>
      <w:r>
        <w:lastRenderedPageBreak/>
        <w:t xml:space="preserve">2.6659, df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r w:rsidRPr="004012A4">
        <w:rPr>
          <w:i/>
        </w:rPr>
        <w:t>Apis mellifera</w:t>
      </w:r>
      <w:r>
        <w:t xml:space="preserve"> was the most frequent visitor (32%), followed by </w:t>
      </w:r>
      <w:r w:rsidRPr="004012A4">
        <w:rPr>
          <w:i/>
        </w:rPr>
        <w:t>Centris</w:t>
      </w:r>
      <w:r>
        <w:t xml:space="preserve"> sp. (21%), </w:t>
      </w:r>
      <w:r>
        <w:rPr>
          <w:i/>
        </w:rPr>
        <w:t>Hesperapis sp.</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rsidR="00B51372" w:rsidRDefault="00B51372" w:rsidP="00CC614D">
      <w:pPr>
        <w:spacing w:line="360" w:lineRule="auto"/>
      </w:pPr>
      <w:r>
        <w:t>Mean daytime temperatures were</w:t>
      </w:r>
      <w:r w:rsidR="00416C1F">
        <w:t xml:space="preserve"> significantly lower (Figure 3</w:t>
      </w:r>
      <w:r>
        <w:t xml:space="preserve">, </w:t>
      </w:r>
      <w:r w:rsidRPr="00B86602">
        <w:t>χ2</w:t>
      </w:r>
      <w:r>
        <w:t>:</w:t>
      </w:r>
      <w:r w:rsidRPr="00D97412">
        <w:t>85.51</w:t>
      </w:r>
      <w:r>
        <w:t xml:space="preserve">, p </w:t>
      </w:r>
      <w:r w:rsidRPr="00D97412">
        <w:t>&lt;0.0001</w:t>
      </w:r>
      <w:r>
        <w:t>), and mean nighttime temperatures were significantly higher under the shrub canopy (</w:t>
      </w:r>
      <w:r w:rsidRPr="00B86602">
        <w:t>χ2</w:t>
      </w:r>
      <w:r>
        <w:t xml:space="preserve">: </w:t>
      </w:r>
      <w:r w:rsidRPr="00D97412">
        <w:t>50.121</w:t>
      </w:r>
      <w:r>
        <w:t xml:space="preserve">, p </w:t>
      </w:r>
      <w:r w:rsidRPr="00D97412">
        <w:t>&lt;0.0001</w:t>
      </w:r>
      <w:r>
        <w:t>). Overall temperature variation was significantly lower in the shrub microsites (</w:t>
      </w:r>
      <w:r w:rsidRPr="00B86602">
        <w:t>χ2</w:t>
      </w:r>
      <w:r>
        <w:t xml:space="preserve">: </w:t>
      </w:r>
      <w:r w:rsidRPr="00D97412">
        <w:t>523.38</w:t>
      </w:r>
      <w:r>
        <w:t xml:space="preserve">, p </w:t>
      </w:r>
      <w:r w:rsidRPr="00D97412">
        <w:t>&lt;0.0001</w:t>
      </w:r>
      <w:r>
        <w:t>).</w:t>
      </w:r>
    </w:p>
    <w:p w:rsidR="00B51372" w:rsidRPr="00C50B1B" w:rsidRDefault="00B51372" w:rsidP="00870FB5">
      <w:pPr>
        <w:pStyle w:val="Heading2"/>
        <w:spacing w:line="360" w:lineRule="auto"/>
      </w:pPr>
      <w:bookmarkStart w:id="10" w:name="_Toc532565891"/>
      <w:r w:rsidRPr="00C50B1B">
        <w:t>Discussion</w:t>
      </w:r>
      <w:bookmarkEnd w:id="10"/>
      <w:r w:rsidRPr="00C50B1B">
        <w:t xml:space="preserve"> </w:t>
      </w:r>
    </w:p>
    <w:p w:rsidR="00B51372" w:rsidRDefault="00B51372" w:rsidP="00CC614D">
      <w:pPr>
        <w:spacing w:line="360" w:lineRule="auto"/>
      </w:pPr>
      <w:r w:rsidRPr="008D57E4">
        <w:t xml:space="preserve">Net interaction </w:t>
      </w:r>
      <w:r>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5E44FC">
        <w:rPr>
          <w:noProof/>
        </w:rPr>
        <w:t>)</w:t>
      </w:r>
      <w:r w:rsidR="00505B23">
        <w:fldChar w:fldCharType="end"/>
      </w:r>
      <w:r>
        <w:t xml:space="preserve">. This study confirmed the role of the desert shrub </w:t>
      </w:r>
      <w:r w:rsidRPr="009152BD">
        <w:rPr>
          <w:i/>
        </w:rPr>
        <w:t>L. tridentata</w:t>
      </w:r>
      <w:r>
        <w:t xml:space="preserve"> as a foundation species in this system through its positive effects on annual plants and arthropod communities</w:t>
      </w:r>
      <w:r w:rsidR="00870FB5">
        <w:t>,</w:t>
      </w:r>
      <w:r>
        <w:t xml:space="preserve"> and through its ability to stabilize </w:t>
      </w:r>
      <w:r w:rsidR="00870FB5">
        <w:t xml:space="preserve">microclimates. However, the </w:t>
      </w:r>
      <w:r>
        <w:t xml:space="preserve">outcome of these interactions was both positive and negative depending on the specific mechanistic pathway and phenological stage of the shrub. </w:t>
      </w:r>
      <w:r w:rsidRPr="00997FB7">
        <w:rPr>
          <w:i/>
        </w:rPr>
        <w:t xml:space="preserve">L. tridentata </w:t>
      </w:r>
      <w:r w:rsidRPr="00697B93">
        <w:t>interfere</w:t>
      </w:r>
      <w:r>
        <w:t>d</w:t>
      </w:r>
      <w:r w:rsidRPr="00697B93">
        <w:t xml:space="preserve"> with</w:t>
      </w:r>
      <w:r>
        <w:t xml:space="preserve"> the pollination of</w:t>
      </w:r>
      <w:r w:rsidRPr="00697B93">
        <w:t xml:space="preserve"> </w:t>
      </w:r>
      <w:r>
        <w:t xml:space="preserve">the representative phytometer species </w:t>
      </w:r>
      <w:r w:rsidRPr="00997FB7">
        <w:rPr>
          <w:i/>
        </w:rPr>
        <w:t>M. glabrata</w:t>
      </w:r>
      <w:r w:rsidRPr="00697B93">
        <w:t xml:space="preserve"> </w:t>
      </w:r>
      <w:r>
        <w:t>and</w:t>
      </w:r>
      <w:r w:rsidRPr="00697B93">
        <w:t xml:space="preserve"> thi</w:t>
      </w:r>
      <w:r>
        <w:t xml:space="preserve">s relative negative outcome of association </w:t>
      </w:r>
      <w:r w:rsidRPr="00697B93">
        <w:t xml:space="preserve">was not alleviated </w:t>
      </w:r>
      <w:r>
        <w:t xml:space="preserve">when </w:t>
      </w:r>
      <w:r w:rsidRPr="00997FB7">
        <w:rPr>
          <w:i/>
        </w:rPr>
        <w:t>L. tridentata</w:t>
      </w:r>
      <w:r>
        <w:t xml:space="preserve"> entered full bloom</w:t>
      </w:r>
      <w:r w:rsidRPr="00697B93">
        <w:t>.</w:t>
      </w:r>
      <w:r>
        <w:t xml:space="preserve"> The phenological shift into blooming by </w:t>
      </w:r>
      <w:r w:rsidRPr="005D32E7">
        <w:rPr>
          <w:i/>
        </w:rPr>
        <w:t>L. tridentata</w:t>
      </w:r>
      <w:r>
        <w:t xml:space="preserve"> intensified </w:t>
      </w:r>
      <w:r w:rsidR="0067009C">
        <w:t xml:space="preserve">the negative interaction </w:t>
      </w:r>
      <w:r>
        <w:t xml:space="preserve">with the development of exploitation competition with </w:t>
      </w:r>
      <w:r w:rsidRPr="005D32E7">
        <w:rPr>
          <w:i/>
        </w:rPr>
        <w:t>M. glabrata</w:t>
      </w:r>
      <w:r>
        <w:rPr>
          <w:i/>
        </w:rPr>
        <w:t xml:space="preserve"> </w:t>
      </w:r>
      <w:r>
        <w:t xml:space="preserve">at both microsites rather than </w:t>
      </w:r>
      <w:r w:rsidR="0043619B">
        <w:t>shifting net outcomes into</w:t>
      </w:r>
      <w:r>
        <w:t xml:space="preserve"> facilitation via the magnet species effect. </w:t>
      </w:r>
    </w:p>
    <w:p w:rsidR="00505B23" w:rsidRDefault="00B51372" w:rsidP="00CC614D">
      <w:pPr>
        <w:spacing w:line="360" w:lineRule="auto"/>
      </w:pPr>
      <w:r>
        <w:t xml:space="preserve">Plants that employ a cornucopian flowering strategy produce abundant floral resources over an extended period of time, and this strategy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t xml:space="preserve">. This positive response by pollinators to the floral density of </w:t>
      </w:r>
      <w:r w:rsidRPr="00D463A0">
        <w:rPr>
          <w:i/>
        </w:rPr>
        <w:t>L. tridentata</w:t>
      </w:r>
      <w:r>
        <w:t xml:space="preserve"> i.e. concentrations of floral resources was at a cost to the phytometer species tested </w:t>
      </w:r>
      <w:r w:rsidRPr="00672602">
        <w:rPr>
          <w:i/>
        </w:rPr>
        <w:t>M. glabrata</w:t>
      </w:r>
      <w:r>
        <w:t xml:space="preserve">. Pollinator visitation frequency and the foraging behaviour of pollinators changed in response to the large increase of floral resources by </w:t>
      </w:r>
      <w:r w:rsidRPr="00EF6F6D">
        <w:rPr>
          <w:i/>
        </w:rPr>
        <w:t>L. tridentata</w:t>
      </w:r>
      <w:r>
        <w:t xml:space="preserve">. The foraging strategies of many pollinator groups are centered around energetic considerations </w:t>
      </w:r>
      <w:r w:rsidR="00505B23">
        <w:fldChar w:fldCharType="begin"/>
      </w:r>
      <w:r w:rsidR="005E44FC">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505B23">
        <w:fldChar w:fldCharType="separate"/>
      </w:r>
      <w:r w:rsidR="005E44FC">
        <w:rPr>
          <w:noProof/>
        </w:rPr>
        <w:t>(</w:t>
      </w:r>
      <w:hyperlink w:anchor="_ENREF_38" w:tooltip="Heinrich, 1972 #163" w:history="1">
        <w:r w:rsidR="00663A38">
          <w:rPr>
            <w:noProof/>
          </w:rPr>
          <w:t>Heinrich and Raven 1972</w:t>
        </w:r>
      </w:hyperlink>
      <w:r w:rsidR="005E44FC">
        <w:rPr>
          <w:noProof/>
        </w:rPr>
        <w:t xml:space="preserve">; </w:t>
      </w:r>
      <w:hyperlink w:anchor="_ENREF_64" w:tooltip="Pyke, 1984 #28" w:history="1">
        <w:r w:rsidR="00663A38">
          <w:rPr>
            <w:noProof/>
          </w:rPr>
          <w:t>Pyke 1984</w:t>
        </w:r>
      </w:hyperlink>
      <w:r w:rsidR="005E44FC">
        <w:rPr>
          <w:noProof/>
        </w:rPr>
        <w:t>)</w:t>
      </w:r>
      <w:r w:rsidR="00505B23">
        <w:fldChar w:fldCharType="end"/>
      </w:r>
      <w:r w:rsidR="00505B23">
        <w:t xml:space="preserve">. </w:t>
      </w:r>
      <w:r>
        <w:t xml:space="preserve">When choosing between resources,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 xml:space="preserve">Bosch and Waser </w:t>
        </w:r>
        <w:r w:rsidR="00663A38">
          <w:rPr>
            <w:noProof/>
          </w:rPr>
          <w:lastRenderedPageBreak/>
          <w:t>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Pr>
          <w:noProof/>
        </w:rPr>
        <w:t xml:space="preserve">will </w:t>
      </w:r>
      <w:r>
        <w:t xml:space="preserve">improve their foraging efficiency. We found that pollinator preferences of L. </w:t>
      </w:r>
      <w:r w:rsidRPr="00D336B3">
        <w:rPr>
          <w:i/>
        </w:rPr>
        <w:t>tridentata</w:t>
      </w:r>
      <w:r>
        <w:t xml:space="preserve"> over </w:t>
      </w:r>
      <w:r w:rsidRPr="0044644B">
        <w:rPr>
          <w:i/>
        </w:rPr>
        <w:t>M. glabrata</w:t>
      </w:r>
      <w:r>
        <w:rPr>
          <w:i/>
        </w:rPr>
        <w:t xml:space="preserve"> </w:t>
      </w:r>
      <w:r>
        <w:t>were species-specific.</w:t>
      </w:r>
      <w:r w:rsidRPr="0044644B">
        <w:rPr>
          <w:i/>
        </w:rPr>
        <w:t xml:space="preserve"> </w:t>
      </w:r>
      <w:r>
        <w:t xml:space="preserve">Feral honeybees, </w:t>
      </w:r>
      <w:r w:rsidRPr="000E29AB">
        <w:rPr>
          <w:i/>
        </w:rPr>
        <w:t>Apis mellifera</w:t>
      </w:r>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Honeybees prefer larger floral patches </w:t>
      </w:r>
      <w:r w:rsidR="00505B23">
        <w:fldChar w:fldCharType="begin"/>
      </w:r>
      <w:r w:rsidR="005E44FC">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fldChar w:fldCharType="separate"/>
      </w:r>
      <w:r w:rsidR="005E44FC">
        <w:rPr>
          <w:noProof/>
        </w:rPr>
        <w:t>(</w:t>
      </w:r>
      <w:hyperlink w:anchor="_ENREF_77" w:tooltip="Sih, 1987 #301" w:history="1">
        <w:r w:rsidR="00663A38">
          <w:rPr>
            <w:noProof/>
          </w:rPr>
          <w:t>Sih and Baltus 1987</w:t>
        </w:r>
      </w:hyperlink>
      <w:r w:rsidR="005E44FC">
        <w:rPr>
          <w:noProof/>
        </w:rPr>
        <w:t>)</w:t>
      </w:r>
      <w:r w:rsidR="00505B23">
        <w:fldChar w:fldCharType="end"/>
      </w:r>
      <w:r w:rsidR="00505B23">
        <w:t xml:space="preserve"> </w:t>
      </w:r>
      <w:r>
        <w:t>and exhibit floral constancy; the facultative specialization on different flower species at different times by individuals</w:t>
      </w:r>
      <w:r w:rsidR="00505B23">
        <w:t xml:space="preserve"> </w:t>
      </w:r>
      <w:r w:rsidR="00505B23">
        <w:fldChar w:fldCharType="begin"/>
      </w:r>
      <w:r w:rsidR="005E44FC">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fldChar w:fldCharType="separate"/>
      </w:r>
      <w:r w:rsidR="005E44FC">
        <w:rPr>
          <w:noProof/>
        </w:rPr>
        <w:t>(</w:t>
      </w:r>
      <w:hyperlink w:anchor="_ENREF_93" w:tooltip="Waser, 1986 #274" w:history="1">
        <w:r w:rsidR="00663A38">
          <w:rPr>
            <w:noProof/>
          </w:rPr>
          <w:t>Waser 1986</w:t>
        </w:r>
      </w:hyperlink>
      <w:r w:rsidR="005E44FC">
        <w:rPr>
          <w:noProof/>
        </w:rPr>
        <w:t>)</w:t>
      </w:r>
      <w:r w:rsidR="00505B23">
        <w:fldChar w:fldCharType="end"/>
      </w:r>
      <w:r>
        <w:t xml:space="preserve">. Solitary bees also showed a behavioural response by shifting their preference to </w:t>
      </w:r>
      <w:r w:rsidRPr="001B1BB4">
        <w:rPr>
          <w:i/>
        </w:rPr>
        <w:t>L. tridentata</w:t>
      </w:r>
      <w:r>
        <w:t>.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xml:space="preserve">, however in most cases the magnet plant does not offer such disproportionately abundant resources as </w:t>
      </w:r>
      <w:r w:rsidRPr="007578C9">
        <w:rPr>
          <w:i/>
        </w:rPr>
        <w:t>L. tridentata</w:t>
      </w:r>
      <w:r>
        <w:t xml:space="preserve"> relative to the potted annuals. </w:t>
      </w:r>
      <w:r w:rsidRPr="00D5791D">
        <w:t xml:space="preserve">The cornucopia flowering strategy by benefactors is likely to introduce significant decoy effects in </w:t>
      </w:r>
      <w:r>
        <w:t>shrub-annual facilitation systems</w:t>
      </w:r>
      <w:r w:rsidRPr="00D5791D">
        <w:t>.</w:t>
      </w:r>
      <w:r w:rsidR="00DF55E7">
        <w:t xml:space="preserve"> </w:t>
      </w:r>
    </w:p>
    <w:p w:rsidR="00B51372" w:rsidRDefault="00B51372" w:rsidP="00CC614D">
      <w:pPr>
        <w:spacing w:line="360" w:lineRule="auto"/>
      </w:pPr>
      <w:r w:rsidRPr="00051922">
        <w:rPr>
          <w:i/>
        </w:rPr>
        <w:t>Eupeodes</w:t>
      </w:r>
      <w:r w:rsidRPr="00FB03C4">
        <w:rPr>
          <w:i/>
        </w:rPr>
        <w:t xml:space="preserve"> volucris</w:t>
      </w:r>
      <w:r w:rsidRPr="00FB03C4">
        <w:t xml:space="preserve"> (Diptera: Syrphidae) was the most frequent floral visitor to </w:t>
      </w:r>
      <w:r w:rsidRPr="00FB03C4">
        <w:rPr>
          <w:i/>
        </w:rPr>
        <w:t>M. glabrata.</w:t>
      </w:r>
      <w:r w:rsidRPr="00FB03C4">
        <w:t xml:space="preserve"> </w:t>
      </w:r>
      <w:r>
        <w:t>However,</w:t>
      </w:r>
      <w:r w:rsidRPr="00FB03C4">
        <w:t xml:space="preserve"> </w:t>
      </w:r>
      <w:r w:rsidRPr="00FB03C4">
        <w:rPr>
          <w:i/>
        </w:rPr>
        <w:t>E. volucris</w:t>
      </w:r>
      <w:r w:rsidRPr="00FB03C4">
        <w:t xml:space="preserve"> did not switch despite being known to visit </w:t>
      </w:r>
      <w:r w:rsidRPr="00FB03C4">
        <w:rPr>
          <w:i/>
        </w:rPr>
        <w:t>L. tridentata</w:t>
      </w:r>
      <w:r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t>Therefore,</w:t>
      </w:r>
      <w:r w:rsidRPr="001D3184">
        <w:t xml:space="preserve"> the decrease in visitation cannot be attributed to </w:t>
      </w:r>
      <w:r>
        <w:t xml:space="preserve">direct shrub effects. </w:t>
      </w:r>
      <w:r w:rsidRPr="001D3184">
        <w:t>The</w:t>
      </w:r>
      <w:r w:rsidRPr="00FB03C4">
        <w:t xml:space="preserve"> additional bees attracted by </w:t>
      </w:r>
      <w:r w:rsidRPr="00FB03C4">
        <w:rPr>
          <w:i/>
        </w:rPr>
        <w:t xml:space="preserve">L. tridentata </w:t>
      </w:r>
      <w:r w:rsidRPr="00FB03C4">
        <w:t xml:space="preserve">may have competitively excluded Syrphids from the immediate area.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Pr="00FB03C4">
        <w:t xml:space="preserve">, but competition between bee species is better known. </w:t>
      </w:r>
      <w:r w:rsidRPr="00FB03C4">
        <w:rPr>
          <w:i/>
        </w:rPr>
        <w:t>Centris</w:t>
      </w:r>
      <w:r w:rsidRPr="00FB03C4">
        <w:t xml:space="preserve"> sp. bees were frequent visitors to </w:t>
      </w:r>
      <w:r w:rsidRPr="00FB03C4">
        <w:rPr>
          <w:i/>
        </w:rPr>
        <w:t>L. tridentata</w:t>
      </w:r>
      <w:r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Pr="00FB03C4">
        <w:t>. Alternatively, syrphid visitation may have declined due</w:t>
      </w:r>
      <w:r>
        <w:t xml:space="preserve"> to changes in local abundances,</w:t>
      </w:r>
      <w:r w:rsidRPr="00FB03C4">
        <w:t xml:space="preserve"> particularly if their phenology is linked with annuals.</w:t>
      </w:r>
      <w:r>
        <w:t xml:space="preserve"> </w:t>
      </w:r>
      <w:r w:rsidRPr="00FB03C4">
        <w:rPr>
          <w:i/>
        </w:rPr>
        <w:t>E. volucris</w:t>
      </w:r>
      <w:r w:rsidRPr="00FB03C4">
        <w:t xml:space="preserve"> is multivoltin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Pr="00FB03C4">
        <w:t xml:space="preserve">but the phenology of </w:t>
      </w:r>
      <w:r w:rsidRPr="00FB03C4">
        <w:rPr>
          <w:i/>
        </w:rPr>
        <w:t>E. volucris</w:t>
      </w:r>
      <w:r w:rsidRPr="00FB03C4">
        <w:t xml:space="preserve"> in desert systems has not been studied. Larval </w:t>
      </w:r>
      <w:r w:rsidRPr="00FB03C4">
        <w:rPr>
          <w:i/>
        </w:rPr>
        <w:t>E. volucris</w:t>
      </w:r>
      <w:r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t>This suggests the influence of indirect shrub effects i.e. mediated through pollinator-pollinator interactions. This is a novel mechanism of pollinator-mediated competition in arid ecosystems that has the potential to be widespread.</w:t>
      </w:r>
    </w:p>
    <w:p w:rsidR="00B51372" w:rsidRPr="00F44DC3" w:rsidRDefault="00B51372" w:rsidP="00CC614D">
      <w:pPr>
        <w:spacing w:line="360" w:lineRule="auto"/>
      </w:pPr>
      <w:r w:rsidRPr="004C78B8">
        <w:t xml:space="preserve">There was evidence of facilitation by conspecific and heterospecific annual floral density for visitation concurrent with interference by shrubs suggesting that phenological matching with </w:t>
      </w:r>
      <w:r w:rsidRPr="004C78B8">
        <w:lastRenderedPageBreak/>
        <w:t xml:space="preserve">other flowering species within the community mediates </w:t>
      </w:r>
      <w:r>
        <w:t xml:space="preserve">net </w:t>
      </w:r>
      <w:r w:rsidRPr="004C78B8">
        <w:t>pollination success in this system.</w:t>
      </w:r>
      <w:r>
        <w:t xml:space="preserve"> </w:t>
      </w:r>
      <w:r w:rsidRPr="000F4137">
        <w:t xml:space="preserve">Additional foundation species including </w:t>
      </w:r>
      <w:r w:rsidRPr="000F4137">
        <w:rPr>
          <w:i/>
        </w:rPr>
        <w:t>Acamptopappus sphaerocephalus</w:t>
      </w:r>
      <w:r w:rsidRPr="000F4137">
        <w:t xml:space="preserve">, </w:t>
      </w:r>
      <w:r w:rsidRPr="000F4137">
        <w:rPr>
          <w:i/>
        </w:rPr>
        <w:t>Opuntia sp</w:t>
      </w:r>
      <w:r w:rsidRPr="000F4137">
        <w:t>.</w:t>
      </w:r>
      <w:r>
        <w:t xml:space="preserve"> </w:t>
      </w:r>
      <w:r w:rsidRPr="000F4137">
        <w:t xml:space="preserve">and </w:t>
      </w:r>
      <w:r w:rsidRPr="000F4137">
        <w:rPr>
          <w:i/>
        </w:rPr>
        <w:t>Ericameria cooperi</w:t>
      </w:r>
      <w:r>
        <w:t xml:space="preserve"> </w:t>
      </w:r>
      <w:r w:rsidRPr="000F4137">
        <w:t xml:space="preserve">entered into bloom alongside </w:t>
      </w:r>
      <w:r w:rsidRPr="000F4137">
        <w:rPr>
          <w:i/>
        </w:rPr>
        <w:t>L. tridentata</w:t>
      </w:r>
      <w:r w:rsidRPr="000F4137">
        <w:t xml:space="preserve"> while annual floral density decreased, signifying a seasonal shift from annual floral dominance to shrub floral dominance. Phenological separation between annuals and shrubs is frequently observed in South Western desert ecosystems </w:t>
      </w:r>
      <w:r w:rsidR="00753C6D">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 </w:instrText>
      </w:r>
      <w:r w:rsidR="005E44FC">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DATA </w:instrText>
      </w:r>
      <w:r w:rsidR="005E44FC">
        <w:fldChar w:fldCharType="end"/>
      </w:r>
      <w:r w:rsidR="00753C6D">
        <w:fldChar w:fldCharType="separate"/>
      </w:r>
      <w:r w:rsidR="005E44FC">
        <w:rPr>
          <w:noProof/>
        </w:rPr>
        <w:t>(</w:t>
      </w:r>
      <w:hyperlink w:anchor="_ENREF_15" w:tooltip="Cable, 1969 #303" w:history="1">
        <w:r w:rsidR="00663A38">
          <w:rPr>
            <w:noProof/>
          </w:rPr>
          <w:t>Cable 1969</w:t>
        </w:r>
      </w:hyperlink>
      <w:r w:rsidR="005E44FC">
        <w:rPr>
          <w:noProof/>
        </w:rPr>
        <w:t xml:space="preserve">; </w:t>
      </w:r>
      <w:hyperlink w:anchor="_ENREF_37" w:tooltip="Halvorson, 1975 #302" w:history="1">
        <w:r w:rsidR="00663A38">
          <w:rPr>
            <w:noProof/>
          </w:rPr>
          <w:t>Halvorson and Patten 1975</w:t>
        </w:r>
      </w:hyperlink>
      <w:r w:rsidR="005E44FC">
        <w:rPr>
          <w:noProof/>
        </w:rPr>
        <w:t xml:space="preserve">; </w:t>
      </w:r>
      <w:hyperlink w:anchor="_ENREF_44" w:tooltip="Jennings, 2001 #5" w:history="1">
        <w:r w:rsidR="00663A38">
          <w:rPr>
            <w:noProof/>
          </w:rPr>
          <w:t>Jennings 2001</w:t>
        </w:r>
      </w:hyperlink>
      <w:r w:rsidR="005E44FC">
        <w:rPr>
          <w:noProof/>
        </w:rPr>
        <w:t>)</w:t>
      </w:r>
      <w:r w:rsidR="00753C6D">
        <w:fldChar w:fldCharType="end"/>
      </w:r>
      <w:r w:rsidR="00753C6D">
        <w:t xml:space="preserve">. </w:t>
      </w:r>
      <w:r w:rsidRPr="000F4137">
        <w:t xml:space="preserve">Exploitation competition of early-blooming spring annuals by later-blooming cornucopia plants offering copious resources contributes to phenological divergence in the alpine </w:t>
      </w:r>
      <w:r w:rsidR="00753C6D">
        <w:fldChar w:fldCharType="begin"/>
      </w:r>
      <w:r w:rsidR="005E44FC">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753C6D">
        <w:fldChar w:fldCharType="separate"/>
      </w:r>
      <w:r w:rsidR="005E44FC">
        <w:rPr>
          <w:noProof/>
        </w:rPr>
        <w:t>(</w:t>
      </w:r>
      <w:hyperlink w:anchor="_ENREF_57" w:tooltip="Mosquin, 1971 #35" w:history="1">
        <w:r w:rsidR="00663A38">
          <w:rPr>
            <w:noProof/>
          </w:rPr>
          <w:t>Mosquin 1971</w:t>
        </w:r>
      </w:hyperlink>
      <w:r w:rsidR="005E44FC">
        <w:rPr>
          <w:noProof/>
        </w:rPr>
        <w:t>)</w:t>
      </w:r>
      <w:r w:rsidR="00753C6D">
        <w:fldChar w:fldCharType="end"/>
      </w:r>
      <w:r w:rsidRPr="000F4137">
        <w:t xml:space="preserve">. </w:t>
      </w:r>
      <w:r w:rsidRPr="00F44DC3">
        <w:t xml:space="preserve">Thus the </w:t>
      </w:r>
      <w:r>
        <w:t>timing of blooming is</w:t>
      </w:r>
      <w:r w:rsidRPr="00F44DC3">
        <w:t xml:space="preserve"> important for competition avoidance, but also to benefit from co-blooming with conspecifics and facilitating heterospecifics.</w:t>
      </w:r>
      <w:r>
        <w:t xml:space="preserve"> Generally, the relative effect of blooming i.e. the temporal shift was greater in annual and arthropod communities than the effect of spatial association with </w:t>
      </w:r>
      <w:r>
        <w:rPr>
          <w:i/>
        </w:rPr>
        <w:t>L. tridentata.</w:t>
      </w:r>
      <w:r>
        <w:t xml:space="preserve"> However, the intensity of the interaction depended on the specific metric measured. In the Mojave Desert, substantial within season changes to the intensity of facilitation and competition between shrubs and annuals can occur </w:t>
      </w:r>
      <w:r w:rsidR="00753C6D">
        <w:fldChar w:fldCharType="begin"/>
      </w:r>
      <w:r w:rsidR="005E44FC">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753C6D">
        <w:fldChar w:fldCharType="separate"/>
      </w:r>
      <w:r w:rsidR="005E44FC">
        <w:rPr>
          <w:noProof/>
        </w:rPr>
        <w:t>(</w:t>
      </w:r>
      <w:hyperlink w:anchor="_ENREF_40" w:tooltip="Holzapfel, 1999 #18" w:history="1">
        <w:r w:rsidR="00663A38">
          <w:rPr>
            <w:noProof/>
          </w:rPr>
          <w:t>Holzapfel and Mahall 1999</w:t>
        </w:r>
      </w:hyperlink>
      <w:r w:rsidR="005E44FC">
        <w:rPr>
          <w:noProof/>
        </w:rPr>
        <w:t>)</w:t>
      </w:r>
      <w:r w:rsidR="00753C6D">
        <w:fldChar w:fldCharType="end"/>
      </w:r>
      <w:r>
        <w:t xml:space="preserve">. Similarly, near the Negev desert the intensity of interactions between annuals varies with both life stage and temporal changes </w:t>
      </w:r>
      <w:r w:rsidR="00753C6D">
        <w:fldChar w:fldCharType="begin"/>
      </w:r>
      <w:r w:rsidR="005E44FC">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753C6D">
        <w:fldChar w:fldCharType="separate"/>
      </w:r>
      <w:r w:rsidR="005E44FC">
        <w:rPr>
          <w:noProof/>
        </w:rPr>
        <w:t>(</w:t>
      </w:r>
      <w:hyperlink w:anchor="_ENREF_75" w:tooltip="Schiffers, 2006 #295" w:history="1">
        <w:r w:rsidR="00663A38">
          <w:rPr>
            <w:noProof/>
          </w:rPr>
          <w:t>Schiffers and Tielbörger 2006</w:t>
        </w:r>
      </w:hyperlink>
      <w:r w:rsidR="005E44FC">
        <w:rPr>
          <w:noProof/>
        </w:rPr>
        <w:t>)</w:t>
      </w:r>
      <w:r w:rsidR="00753C6D">
        <w:fldChar w:fldCharType="end"/>
      </w:r>
      <w:r>
        <w:t xml:space="preserve">. The shifts in both arthropod composition and annual performance measures show that phenology </w:t>
      </w:r>
      <w:r w:rsidRPr="00561142">
        <w:t>is a critical medi</w:t>
      </w:r>
      <w:r>
        <w:t>ator of net outcomes between multiple trophic levels.</w:t>
      </w:r>
    </w:p>
    <w:p w:rsidR="00B51372" w:rsidRDefault="00B51372" w:rsidP="00CC614D">
      <w:pPr>
        <w:spacing w:line="360" w:lineRule="auto"/>
      </w:pPr>
      <w:r>
        <w:t>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competition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1467D2">
        <w:rPr>
          <w:noProof/>
        </w:rPr>
        <w:t>)</w:t>
      </w:r>
      <w:r w:rsidR="00753C6D">
        <w:fldChar w:fldCharType="end"/>
      </w:r>
      <w:r>
        <w:t xml:space="preserve">. 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r w:rsidRPr="00976444">
        <w:rPr>
          <w:i/>
        </w:rPr>
        <w:t>Xanthorrhoea semiplana</w:t>
      </w:r>
      <w:r>
        <w:t>) facilitates the pink-lipped spider orchid (</w:t>
      </w:r>
      <w:r w:rsidRPr="00976444">
        <w:rPr>
          <w:i/>
        </w:rPr>
        <w:t>Caladenia syn. Arachnorchis behrii</w:t>
      </w:r>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 xml:space="preserve">Facelli and Temby </w:t>
        </w:r>
        <w:r w:rsidR="00663A38">
          <w:rPr>
            <w:noProof/>
          </w:rPr>
          <w:lastRenderedPageBreak/>
          <w:t>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t>. Here we show the mechanisms by which a shrub can facilitate for density while decreasing fitness indirectly through effects on pollination.</w:t>
      </w:r>
    </w:p>
    <w:p w:rsidR="00B51372" w:rsidRPr="00C50B1B" w:rsidRDefault="00B51372" w:rsidP="00846E34">
      <w:pPr>
        <w:pStyle w:val="Heading2"/>
        <w:spacing w:line="360" w:lineRule="auto"/>
      </w:pPr>
      <w:bookmarkStart w:id="11" w:name="_Toc532565892"/>
      <w:r w:rsidRPr="00C50B1B">
        <w:t>Conclusions</w:t>
      </w:r>
      <w:bookmarkEnd w:id="11"/>
    </w:p>
    <w:p w:rsidR="006D6587" w:rsidRDefault="00B51372" w:rsidP="00CC614D">
      <w:pPr>
        <w:spacing w:line="360" w:lineRule="auto"/>
      </w:pPr>
      <w:r w:rsidRPr="000E1927">
        <w:t>The majority of research on plant-plant interactions focuses on a single life stage</w:t>
      </w:r>
      <w:r>
        <w:t xml:space="preserve"> or a single measurement</w:t>
      </w:r>
      <w:r w:rsidRPr="000E1927">
        <w:t xml:space="preserve"> </w:t>
      </w:r>
      <w:r w:rsidR="00753C6D">
        <w:fldChar w:fldCharType="begin"/>
      </w:r>
      <w:r w:rsidR="001467D2">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1467D2">
        <w:rPr>
          <w:noProof/>
        </w:rPr>
        <w:t>(</w:t>
      </w:r>
      <w:hyperlink w:anchor="_ENREF_85" w:tooltip="Tielbörger, 2000 #20" w:history="1">
        <w:r w:rsidR="00663A38">
          <w:rPr>
            <w:noProof/>
          </w:rPr>
          <w:t>Tielbörger and Kadmon 2000</w:t>
        </w:r>
      </w:hyperlink>
      <w:r w:rsidR="001467D2">
        <w:rPr>
          <w:noProof/>
        </w:rPr>
        <w:t xml:space="preserve">; </w:t>
      </w:r>
      <w:hyperlink w:anchor="_ENREF_35" w:tooltip="Goldberg, 2001 #247" w:history="1">
        <w:r w:rsidR="00663A38">
          <w:rPr>
            <w:noProof/>
          </w:rPr>
          <w:t>Goldberg et al. 2001</w:t>
        </w:r>
      </w:hyperlink>
      <w:r w:rsidR="001467D2">
        <w:rPr>
          <w:noProof/>
        </w:rPr>
        <w:t>)</w:t>
      </w:r>
      <w:r w:rsidR="00753C6D">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rsidR="00753C6D">
        <w:t xml:space="preserve"> </w:t>
      </w:r>
      <w:r w:rsidR="00753C6D">
        <w:fldChar w:fldCharType="begin"/>
      </w:r>
      <w:r w:rsidR="005E44FC">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753C6D">
        <w:fldChar w:fldCharType="separate"/>
      </w:r>
      <w:r w:rsidR="005E44FC">
        <w:rPr>
          <w:noProof/>
        </w:rPr>
        <w:t>(</w:t>
      </w:r>
      <w:hyperlink w:anchor="_ENREF_52" w:tooltip="McPeek, 1998 #248" w:history="1">
        <w:r w:rsidR="00663A38">
          <w:rPr>
            <w:noProof/>
          </w:rPr>
          <w:t>McPeek and Peckarsky 1998</w:t>
        </w:r>
      </w:hyperlink>
      <w:r w:rsidR="005E44FC">
        <w:rPr>
          <w:noProof/>
        </w:rPr>
        <w:t>)</w:t>
      </w:r>
      <w:r w:rsidR="00753C6D">
        <w:fldChar w:fldCharType="end"/>
      </w:r>
      <w:r w:rsidRPr="000E1927">
        <w:t>.</w:t>
      </w:r>
      <w:r>
        <w:t xml:space="preserve"> The extent of these tradeoffs is likely underestimated in arid environments and important for structuring desert communities. Shrubs had a net positive effect on annuals but interactions mediated through flowering at different life-stages and also shrub phenology were critical mediators of the sign of the net outcome of association by annual plants wit</w:t>
      </w:r>
      <w:r w:rsidR="006D6587">
        <w:t xml:space="preserve">h a foundation plant species.  </w:t>
      </w:r>
    </w:p>
    <w:p w:rsidR="002B1168" w:rsidRDefault="002B1168" w:rsidP="00707480">
      <w:pPr>
        <w:spacing w:line="480" w:lineRule="auto"/>
      </w:pPr>
      <w:r>
        <w:t>Acknowledgements</w:t>
      </w:r>
    </w:p>
    <w:p w:rsidR="00B51372" w:rsidRPr="00272D6B" w:rsidRDefault="002B1168" w:rsidP="00707480">
      <w:pPr>
        <w:spacing w:line="480" w:lineRule="auto"/>
      </w:pPr>
      <w:r>
        <w:t>Jim and Tasha, Granites. Daisy</w:t>
      </w:r>
      <w:r w:rsidR="00AF4C99">
        <w:t xml:space="preserve"> for field work</w:t>
      </w:r>
      <w:r>
        <w:t>. Laurence Packer for bees.</w:t>
      </w:r>
      <w:r w:rsidR="00B51372">
        <w:t xml:space="preserve"> </w:t>
      </w:r>
      <w:r w:rsidR="00AF4C99">
        <w:t>NSERC, OGS for funding.</w:t>
      </w:r>
    </w:p>
    <w:p w:rsidR="00B51372" w:rsidRDefault="00B51372" w:rsidP="00707480">
      <w:pPr>
        <w:spacing w:line="480" w:lineRule="auto"/>
      </w:pPr>
    </w:p>
    <w:p w:rsidR="00272D6B" w:rsidRDefault="00272D6B" w:rsidP="00707480">
      <w:pPr>
        <w:spacing w:line="480" w:lineRule="auto"/>
      </w:pPr>
    </w:p>
    <w:p w:rsidR="00595DF4" w:rsidRDefault="00B51372" w:rsidP="00A244BD">
      <w:pPr>
        <w:pStyle w:val="Heading2"/>
        <w:spacing w:line="480" w:lineRule="auto"/>
      </w:pPr>
      <w:bookmarkStart w:id="12" w:name="_Toc532565894"/>
      <w:r w:rsidRPr="00454DDC">
        <w:lastRenderedPageBreak/>
        <w:t>Figures</w:t>
      </w:r>
      <w:bookmarkEnd w:id="12"/>
      <w:r w:rsidR="00A244BD">
        <w:rPr>
          <w:noProof/>
        </w:rPr>
        <w:drawing>
          <wp:anchor distT="0" distB="0" distL="114300" distR="114300" simplePos="0" relativeHeight="251660288" behindDoc="0" locked="0" layoutInCell="1" allowOverlap="1" wp14:anchorId="14704A70" wp14:editId="32E45A91">
            <wp:simplePos x="0" y="0"/>
            <wp:positionH relativeFrom="margin">
              <wp:align>center</wp:align>
            </wp:positionH>
            <wp:positionV relativeFrom="paragraph">
              <wp:posOffset>229235</wp:posOffset>
            </wp:positionV>
            <wp:extent cx="6896100" cy="3288665"/>
            <wp:effectExtent l="0" t="0" r="0" b="698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8">
                      <a:extLst>
                        <a:ext uri="{28A0092B-C50C-407E-A947-70E740481C1C}">
                          <a14:useLocalDpi xmlns:a14="http://schemas.microsoft.com/office/drawing/2010/main" val="0"/>
                        </a:ext>
                      </a:extLst>
                    </a:blip>
                    <a:stretch>
                      <a:fillRect/>
                    </a:stretch>
                  </pic:blipFill>
                  <pic:spPr>
                    <a:xfrm>
                      <a:off x="0" y="0"/>
                      <a:ext cx="6896100" cy="3288665"/>
                    </a:xfrm>
                    <a:prstGeom prst="rect">
                      <a:avLst/>
                    </a:prstGeom>
                  </pic:spPr>
                </pic:pic>
              </a:graphicData>
            </a:graphic>
            <wp14:sizeRelH relativeFrom="margin">
              <wp14:pctWidth>0</wp14:pctWidth>
            </wp14:sizeRelH>
            <wp14:sizeRelV relativeFrom="margin">
              <wp14:pctHeight>0</wp14:pctHeight>
            </wp14:sizeRelV>
          </wp:anchor>
        </w:drawing>
      </w:r>
    </w:p>
    <w:p w:rsidR="00B51372" w:rsidRDefault="00B51372" w:rsidP="00707480">
      <w:pPr>
        <w:spacing w:line="480" w:lineRule="auto"/>
      </w:pPr>
    </w:p>
    <w:p w:rsidR="00B51372" w:rsidRDefault="00DF55E7" w:rsidP="00A737CE">
      <w:pPr>
        <w:spacing w:line="240" w:lineRule="auto"/>
      </w:pPr>
      <w:r>
        <w:t>Figure 1</w:t>
      </w:r>
      <w:r w:rsidR="00B51372">
        <w:t>:</w:t>
      </w:r>
      <w:r w:rsidR="00B51372" w:rsidRPr="0014408E">
        <w:t xml:space="preserve"> </w:t>
      </w:r>
      <w:r w:rsidR="00B51372">
        <w:t>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595DF4" w:rsidRDefault="00595DF4" w:rsidP="00595DF4">
      <w:pPr>
        <w:spacing w:line="480" w:lineRule="auto"/>
      </w:pPr>
      <w:r>
        <w:rPr>
          <w:noProof/>
        </w:rPr>
        <w:lastRenderedPageBreak/>
        <w:drawing>
          <wp:inline distT="0" distB="0" distL="0" distR="0" wp14:anchorId="71DF5EAF" wp14:editId="2140610D">
            <wp:extent cx="4257675" cy="37147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9">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595DF4" w:rsidRDefault="00DF55E7" w:rsidP="00595DF4">
      <w:pPr>
        <w:spacing w:line="480" w:lineRule="auto"/>
      </w:pPr>
      <w:r>
        <w:t>Figure 2</w:t>
      </w:r>
      <w:r w:rsidR="00595DF4">
        <w:t xml:space="preserve">: Pollinator visitation rates increased with the number of </w:t>
      </w:r>
      <w:r w:rsidR="00595DF4" w:rsidRPr="000A6AE4">
        <w:rPr>
          <w:i/>
        </w:rPr>
        <w:t>Larrea tridentata</w:t>
      </w:r>
      <w:r w:rsidR="00595DF4">
        <w:t xml:space="preserve"> flowers. </w:t>
      </w:r>
    </w:p>
    <w:p w:rsidR="00B51372" w:rsidRDefault="00B51372" w:rsidP="00707480">
      <w:pPr>
        <w:spacing w:line="480" w:lineRule="auto"/>
      </w:pPr>
    </w:p>
    <w:p w:rsidR="00B51372" w:rsidRDefault="00B51372" w:rsidP="00707480">
      <w:pPr>
        <w:spacing w:line="480" w:lineRule="auto"/>
      </w:pPr>
    </w:p>
    <w:p w:rsidR="00B51372" w:rsidRDefault="00B51372" w:rsidP="00707480">
      <w:pPr>
        <w:spacing w:line="480" w:lineRule="auto"/>
      </w:pPr>
    </w:p>
    <w:p w:rsidR="00B51372" w:rsidRDefault="00B51372" w:rsidP="00707480">
      <w:pPr>
        <w:spacing w:line="480" w:lineRule="auto"/>
      </w:pPr>
    </w:p>
    <w:p w:rsidR="00B51372" w:rsidRDefault="00B51372" w:rsidP="00707480">
      <w:pPr>
        <w:spacing w:line="480" w:lineRule="auto"/>
      </w:pPr>
      <w:r>
        <w:rPr>
          <w:noProof/>
        </w:rPr>
        <w:lastRenderedPageBreak/>
        <w:drawing>
          <wp:inline distT="0" distB="0" distL="0" distR="0" wp14:anchorId="75987F4A" wp14:editId="765820E8">
            <wp:extent cx="6468356" cy="417195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0">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rsidR="00B51372" w:rsidRDefault="00DF55E7" w:rsidP="00A737CE">
      <w:pPr>
        <w:spacing w:line="240" w:lineRule="auto"/>
      </w:pPr>
      <w:r>
        <w:t>Figure 3</w:t>
      </w:r>
      <w:r w:rsidR="00B51372">
        <w:t>: Hobo Pendant Data Loggers recorded microenvironmental conditions for the extent of the study period. Values shown are mean hourly temperatures for all microsites (eight open and eight shrub) between March 17</w:t>
      </w:r>
      <w:r w:rsidR="00B51372" w:rsidRPr="003E7E52">
        <w:rPr>
          <w:vertAlign w:val="superscript"/>
        </w:rPr>
        <w:t>th</w:t>
      </w:r>
      <w:r w:rsidR="00B51372">
        <w:t xml:space="preserve"> and May 14</w:t>
      </w:r>
      <w:r w:rsidR="00B51372" w:rsidRPr="003E7E52">
        <w:rPr>
          <w:vertAlign w:val="superscript"/>
        </w:rPr>
        <w:t>th</w:t>
      </w:r>
      <w:r w:rsidR="00B51372">
        <w:t xml:space="preserve">.  </w:t>
      </w:r>
    </w:p>
    <w:p w:rsidR="00B51372" w:rsidRDefault="00B51372" w:rsidP="00707480">
      <w:pPr>
        <w:spacing w:line="480" w:lineRule="auto"/>
      </w:pPr>
    </w:p>
    <w:p w:rsidR="00B51372" w:rsidRDefault="00B51372" w:rsidP="00707480">
      <w:pPr>
        <w:spacing w:line="480" w:lineRule="auto"/>
      </w:pPr>
    </w:p>
    <w:p w:rsidR="00B51372" w:rsidRDefault="00B51372" w:rsidP="00707480">
      <w:pPr>
        <w:spacing w:line="480" w:lineRule="auto"/>
      </w:pPr>
    </w:p>
    <w:p w:rsidR="00B51372" w:rsidRDefault="00B51372" w:rsidP="00707480">
      <w:pPr>
        <w:spacing w:line="480" w:lineRule="auto"/>
      </w:pPr>
    </w:p>
    <w:p w:rsidR="00034867" w:rsidRDefault="00034867" w:rsidP="00707480">
      <w:pPr>
        <w:pStyle w:val="Heading2"/>
        <w:spacing w:line="240" w:lineRule="auto"/>
        <w:rPr>
          <w:rFonts w:eastAsiaTheme="minorHAnsi" w:cs="Times New Roman"/>
          <w:b w:val="0"/>
          <w:szCs w:val="24"/>
        </w:rPr>
      </w:pPr>
      <w:bookmarkStart w:id="13" w:name="_Toc532565895"/>
    </w:p>
    <w:p w:rsidR="00A737CE" w:rsidRDefault="00A737CE" w:rsidP="00A737CE"/>
    <w:p w:rsidR="00A737CE" w:rsidRPr="00A737CE" w:rsidRDefault="00A737CE" w:rsidP="00A737CE"/>
    <w:p w:rsidR="009C693B" w:rsidRDefault="009C693B" w:rsidP="009C693B"/>
    <w:p w:rsidR="009C693B" w:rsidRPr="009C693B" w:rsidRDefault="009C693B" w:rsidP="009C693B"/>
    <w:p w:rsidR="00B51372" w:rsidRDefault="00B51372" w:rsidP="00707480">
      <w:pPr>
        <w:pStyle w:val="Heading2"/>
        <w:spacing w:line="240" w:lineRule="auto"/>
      </w:pPr>
      <w:r>
        <w:lastRenderedPageBreak/>
        <w:t>Tables</w:t>
      </w:r>
      <w:bookmarkEnd w:id="13"/>
    </w:p>
    <w:p w:rsidR="00B51372" w:rsidRPr="00C50B1B" w:rsidRDefault="00B51372" w:rsidP="00707480">
      <w:pPr>
        <w:spacing w:line="240" w:lineRule="auto"/>
      </w:pPr>
    </w:p>
    <w:p w:rsidR="00B51372" w:rsidRDefault="00B51372" w:rsidP="00707480">
      <w:pPr>
        <w:spacing w:line="240" w:lineRule="auto"/>
      </w:pPr>
      <w:r>
        <w:t xml:space="preserve">Table </w:t>
      </w:r>
      <w:r w:rsidR="009C693B">
        <w:t>1: Output from generalized linear mixed model of visitation results</w:t>
      </w:r>
    </w:p>
    <w:tbl>
      <w:tblPr>
        <w:tblStyle w:val="PlainTable2"/>
        <w:tblpPr w:leftFromText="180" w:rightFromText="180" w:vertAnchor="text" w:horzAnchor="margin" w:tblpXSpec="center" w:tblpY="567"/>
        <w:tblW w:w="9180" w:type="dxa"/>
        <w:tblLook w:val="06A0" w:firstRow="1" w:lastRow="0" w:firstColumn="1" w:lastColumn="0" w:noHBand="1" w:noVBand="1"/>
      </w:tblPr>
      <w:tblGrid>
        <w:gridCol w:w="2318"/>
        <w:gridCol w:w="1111"/>
        <w:gridCol w:w="1074"/>
        <w:gridCol w:w="967"/>
        <w:gridCol w:w="239"/>
        <w:gridCol w:w="1221"/>
        <w:gridCol w:w="990"/>
        <w:gridCol w:w="1260"/>
      </w:tblGrid>
      <w:tr w:rsidR="00B51372" w:rsidRPr="000C2546" w:rsidTr="000635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8" w:type="dxa"/>
          </w:tcPr>
          <w:p w:rsidR="00B51372" w:rsidRPr="00005812" w:rsidRDefault="00B51372" w:rsidP="00707480">
            <w:pPr>
              <w:rPr>
                <w:b w:val="0"/>
                <w:sz w:val="22"/>
                <w:szCs w:val="22"/>
              </w:rPr>
            </w:pPr>
          </w:p>
        </w:tc>
        <w:tc>
          <w:tcPr>
            <w:tcW w:w="3152" w:type="dxa"/>
            <w:gridSpan w:val="3"/>
          </w:tcPr>
          <w:p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53640B">
              <w:rPr>
                <w:b w:val="0"/>
                <w:sz w:val="22"/>
                <w:szCs w:val="22"/>
              </w:rPr>
              <w:t>Total flower visits</w:t>
            </w:r>
          </w:p>
        </w:tc>
        <w:tc>
          <w:tcPr>
            <w:tcW w:w="239" w:type="dxa"/>
          </w:tcPr>
          <w:p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3471" w:type="dxa"/>
            <w:gridSpan w:val="3"/>
          </w:tcPr>
          <w:p w:rsidR="00B51372" w:rsidRPr="0053640B" w:rsidRDefault="0053640B"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b w:val="0"/>
                <w:sz w:val="22"/>
                <w:szCs w:val="22"/>
              </w:rPr>
              <w:t>Foraging instances</w:t>
            </w:r>
          </w:p>
        </w:tc>
      </w:tr>
      <w:tr w:rsidR="00B51372" w:rsidRPr="00DD3A3D" w:rsidTr="000635CA">
        <w:tc>
          <w:tcPr>
            <w:cnfStyle w:val="001000000000" w:firstRow="0" w:lastRow="0" w:firstColumn="1" w:lastColumn="0" w:oddVBand="0" w:evenVBand="0" w:oddHBand="0" w:evenHBand="0" w:firstRowFirstColumn="0" w:firstRowLastColumn="0" w:lastRowFirstColumn="0" w:lastRowLastColumn="0"/>
            <w:tcW w:w="2318" w:type="dxa"/>
          </w:tcPr>
          <w:p w:rsidR="00B51372" w:rsidRPr="0079431F" w:rsidRDefault="00B51372" w:rsidP="00707480">
            <w:pPr>
              <w:jc w:val="center"/>
              <w:rPr>
                <w:sz w:val="20"/>
                <w:szCs w:val="20"/>
                <w:u w:val="single"/>
              </w:rPr>
            </w:pPr>
          </w:p>
        </w:tc>
        <w:tc>
          <w:tcPr>
            <w:tcW w:w="1111"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Coeff</w:t>
            </w:r>
          </w:p>
        </w:tc>
        <w:tc>
          <w:tcPr>
            <w:tcW w:w="1074"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967"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p</w:t>
            </w:r>
          </w:p>
        </w:tc>
        <w:tc>
          <w:tcPr>
            <w:tcW w:w="239"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Coeff</w:t>
            </w:r>
          </w:p>
        </w:tc>
        <w:tc>
          <w:tcPr>
            <w:tcW w:w="99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126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p</w:t>
            </w:r>
          </w:p>
        </w:tc>
      </w:tr>
      <w:tr w:rsidR="00B51372" w:rsidRPr="00DD3A3D" w:rsidTr="000635CA">
        <w:trPr>
          <w:trHeight w:val="210"/>
        </w:trPr>
        <w:tc>
          <w:tcPr>
            <w:cnfStyle w:val="001000000000" w:firstRow="0" w:lastRow="0" w:firstColumn="1" w:lastColumn="0" w:oddVBand="0" w:evenVBand="0" w:oddHBand="0" w:evenHBand="0" w:firstRowFirstColumn="0" w:firstRowLastColumn="0" w:lastRowFirstColumn="0" w:lastRowLastColumn="0"/>
            <w:tcW w:w="2318" w:type="dxa"/>
          </w:tcPr>
          <w:p w:rsidR="00B51372" w:rsidRPr="0053640B" w:rsidRDefault="00B51372" w:rsidP="00707480">
            <w:pPr>
              <w:jc w:val="center"/>
              <w:rPr>
                <w:b w:val="0"/>
                <w:sz w:val="20"/>
                <w:szCs w:val="20"/>
              </w:rPr>
            </w:pPr>
            <w:r w:rsidRPr="0053640B">
              <w:rPr>
                <w:b w:val="0"/>
                <w:sz w:val="20"/>
                <w:szCs w:val="20"/>
              </w:rPr>
              <w:t>Microsite (shrub)</w:t>
            </w:r>
          </w:p>
        </w:tc>
        <w:tc>
          <w:tcPr>
            <w:tcW w:w="1111"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37480</w:t>
            </w:r>
          </w:p>
        </w:tc>
        <w:tc>
          <w:tcPr>
            <w:tcW w:w="1074"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4.1903</w:t>
            </w:r>
          </w:p>
        </w:tc>
        <w:tc>
          <w:tcPr>
            <w:tcW w:w="967"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0655</w:t>
            </w:r>
          </w:p>
        </w:tc>
        <w:tc>
          <w:tcPr>
            <w:tcW w:w="239"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11383</w:t>
            </w:r>
          </w:p>
        </w:tc>
        <w:tc>
          <w:tcPr>
            <w:tcW w:w="990"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4.6322</w:t>
            </w:r>
          </w:p>
        </w:tc>
        <w:tc>
          <w:tcPr>
            <w:tcW w:w="1260"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0.03137</w:t>
            </w:r>
          </w:p>
        </w:tc>
      </w:tr>
      <w:tr w:rsidR="00B51372" w:rsidRPr="00DD3A3D" w:rsidTr="000635CA">
        <w:tc>
          <w:tcPr>
            <w:cnfStyle w:val="001000000000" w:firstRow="0" w:lastRow="0" w:firstColumn="1" w:lastColumn="0" w:oddVBand="0" w:evenVBand="0" w:oddHBand="0" w:evenHBand="0" w:firstRowFirstColumn="0" w:firstRowLastColumn="0" w:lastRowFirstColumn="0" w:lastRowLastColumn="0"/>
            <w:tcW w:w="2318" w:type="dxa"/>
          </w:tcPr>
          <w:p w:rsidR="00B51372" w:rsidRPr="0053640B" w:rsidRDefault="00B51372" w:rsidP="00707480">
            <w:pPr>
              <w:jc w:val="center"/>
              <w:rPr>
                <w:b w:val="0"/>
                <w:sz w:val="20"/>
                <w:szCs w:val="20"/>
              </w:rPr>
            </w:pPr>
            <w:r w:rsidRPr="0053640B">
              <w:rPr>
                <w:b w:val="0"/>
                <w:sz w:val="20"/>
                <w:szCs w:val="20"/>
              </w:rPr>
              <w:t>Blooming (bloom)</w:t>
            </w:r>
          </w:p>
        </w:tc>
        <w:tc>
          <w:tcPr>
            <w:tcW w:w="1111"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729417</w:t>
            </w:r>
          </w:p>
        </w:tc>
        <w:tc>
          <w:tcPr>
            <w:tcW w:w="1074"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5.4730</w:t>
            </w:r>
          </w:p>
        </w:tc>
        <w:tc>
          <w:tcPr>
            <w:tcW w:w="967"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 0.0001</w:t>
            </w:r>
          </w:p>
        </w:tc>
        <w:tc>
          <w:tcPr>
            <w:tcW w:w="239"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683054</w:t>
            </w:r>
          </w:p>
        </w:tc>
        <w:tc>
          <w:tcPr>
            <w:tcW w:w="99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12.2157</w:t>
            </w:r>
          </w:p>
        </w:tc>
        <w:tc>
          <w:tcPr>
            <w:tcW w:w="126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004739</w:t>
            </w:r>
          </w:p>
        </w:tc>
      </w:tr>
      <w:tr w:rsidR="00B51372" w:rsidRPr="00DD3A3D" w:rsidTr="000635CA">
        <w:tc>
          <w:tcPr>
            <w:cnfStyle w:val="001000000000" w:firstRow="0" w:lastRow="0" w:firstColumn="1" w:lastColumn="0" w:oddVBand="0" w:evenVBand="0" w:oddHBand="0" w:evenHBand="0" w:firstRowFirstColumn="0" w:firstRowLastColumn="0" w:lastRowFirstColumn="0" w:lastRowLastColumn="0"/>
            <w:tcW w:w="2318" w:type="dxa"/>
          </w:tcPr>
          <w:p w:rsidR="00B51372" w:rsidRPr="0053640B" w:rsidRDefault="00B51372" w:rsidP="00707480">
            <w:pPr>
              <w:pStyle w:val="HTMLPreformatted"/>
              <w:shd w:val="clear" w:color="auto" w:fill="FFFFFF"/>
              <w:wordWrap w:val="0"/>
              <w:jc w:val="center"/>
              <w:rPr>
                <w:rFonts w:ascii="Times New Roman" w:hAnsi="Times New Roman" w:cs="Times New Roman"/>
                <w:b w:val="0"/>
                <w:color w:val="000000"/>
              </w:rPr>
            </w:pPr>
            <w:r w:rsidRPr="0053640B">
              <w:rPr>
                <w:rStyle w:val="gnkrckgcgsb"/>
                <w:rFonts w:ascii="Times New Roman" w:hAnsi="Times New Roman" w:cs="Times New Roman"/>
                <w:b w:val="0"/>
                <w:bdr w:val="none" w:sz="0" w:space="0" w:color="auto" w:frame="1"/>
              </w:rPr>
              <w:t>RTU</w:t>
            </w:r>
          </w:p>
        </w:tc>
        <w:tc>
          <w:tcPr>
            <w:tcW w:w="1111"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1074"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97.0575</w:t>
            </w:r>
          </w:p>
        </w:tc>
        <w:tc>
          <w:tcPr>
            <w:tcW w:w="967"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99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217.5031</w:t>
            </w:r>
          </w:p>
        </w:tc>
        <w:tc>
          <w:tcPr>
            <w:tcW w:w="126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01</w:t>
            </w:r>
          </w:p>
        </w:tc>
      </w:tr>
      <w:tr w:rsidR="00B51372" w:rsidTr="000635CA">
        <w:tc>
          <w:tcPr>
            <w:cnfStyle w:val="001000000000" w:firstRow="0" w:lastRow="0" w:firstColumn="1" w:lastColumn="0" w:oddVBand="0" w:evenVBand="0" w:oddHBand="0" w:evenHBand="0" w:firstRowFirstColumn="0" w:firstRowLastColumn="0" w:lastRowFirstColumn="0" w:lastRowLastColumn="0"/>
            <w:tcW w:w="2318" w:type="dxa"/>
          </w:tcPr>
          <w:p w:rsidR="00B51372" w:rsidRPr="0053640B" w:rsidRDefault="00B51372" w:rsidP="00707480">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53640B">
              <w:rPr>
                <w:rStyle w:val="gnkrckgcgsb"/>
                <w:rFonts w:ascii="Times New Roman" w:hAnsi="Times New Roman" w:cs="Times New Roman"/>
                <w:b w:val="0"/>
                <w:bdr w:val="none" w:sz="0" w:space="0" w:color="auto" w:frame="1"/>
              </w:rPr>
              <w:t>Flowers.pot</w:t>
            </w:r>
          </w:p>
        </w:tc>
        <w:tc>
          <w:tcPr>
            <w:tcW w:w="1111"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64325</w:t>
            </w:r>
          </w:p>
        </w:tc>
        <w:tc>
          <w:tcPr>
            <w:tcW w:w="1074"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8743</w:t>
            </w:r>
          </w:p>
        </w:tc>
        <w:tc>
          <w:tcPr>
            <w:tcW w:w="967"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05014</w:t>
            </w:r>
          </w:p>
        </w:tc>
        <w:tc>
          <w:tcPr>
            <w:tcW w:w="239"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2763</w:t>
            </w:r>
          </w:p>
        </w:tc>
        <w:tc>
          <w:tcPr>
            <w:tcW w:w="99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4.0741</w:t>
            </w:r>
          </w:p>
        </w:tc>
        <w:tc>
          <w:tcPr>
            <w:tcW w:w="126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4354</w:t>
            </w:r>
          </w:p>
        </w:tc>
      </w:tr>
      <w:tr w:rsidR="00B51372" w:rsidRPr="00DD3A3D" w:rsidTr="000635CA">
        <w:trPr>
          <w:trHeight w:val="378"/>
        </w:trPr>
        <w:tc>
          <w:tcPr>
            <w:cnfStyle w:val="001000000000" w:firstRow="0" w:lastRow="0" w:firstColumn="1" w:lastColumn="0" w:oddVBand="0" w:evenVBand="0" w:oddHBand="0" w:evenHBand="0" w:firstRowFirstColumn="0" w:firstRowLastColumn="0" w:lastRowFirstColumn="0" w:lastRowLastColumn="0"/>
            <w:tcW w:w="2318" w:type="dxa"/>
          </w:tcPr>
          <w:p w:rsidR="00B51372" w:rsidRPr="0053640B" w:rsidRDefault="00B51372" w:rsidP="00707480">
            <w:pPr>
              <w:jc w:val="center"/>
              <w:rPr>
                <w:b w:val="0"/>
                <w:sz w:val="20"/>
                <w:szCs w:val="20"/>
              </w:rPr>
            </w:pPr>
            <w:r w:rsidRPr="0053640B">
              <w:rPr>
                <w:b w:val="0"/>
                <w:sz w:val="20"/>
                <w:szCs w:val="20"/>
              </w:rPr>
              <w:t>RTU*blooming</w:t>
            </w:r>
          </w:p>
        </w:tc>
        <w:tc>
          <w:tcPr>
            <w:tcW w:w="1111"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NA</w:t>
            </w:r>
          </w:p>
        </w:tc>
        <w:tc>
          <w:tcPr>
            <w:tcW w:w="1074"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0.0222</w:t>
            </w:r>
          </w:p>
        </w:tc>
        <w:tc>
          <w:tcPr>
            <w:tcW w:w="967" w:type="dxa"/>
          </w:tcPr>
          <w:p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NA</w:t>
            </w:r>
          </w:p>
        </w:tc>
        <w:tc>
          <w:tcPr>
            <w:tcW w:w="99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70.35</w:t>
            </w:r>
          </w:p>
        </w:tc>
        <w:tc>
          <w:tcPr>
            <w:tcW w:w="1260" w:type="dxa"/>
          </w:tcPr>
          <w:p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1</w:t>
            </w:r>
          </w:p>
        </w:tc>
      </w:tr>
    </w:tbl>
    <w:p w:rsidR="00B51372" w:rsidRDefault="00B51372" w:rsidP="00707480">
      <w:pPr>
        <w:spacing w:line="240" w:lineRule="auto"/>
      </w:pPr>
    </w:p>
    <w:p w:rsidR="00B51372" w:rsidRPr="00CC5491" w:rsidRDefault="00B51372"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
        <w:tblpPr w:leftFromText="180" w:rightFromText="180" w:vertAnchor="text" w:horzAnchor="margin" w:tblpY="98"/>
        <w:tblW w:w="9180" w:type="dxa"/>
        <w:tblLook w:val="0600" w:firstRow="0" w:lastRow="0" w:firstColumn="0" w:lastColumn="0" w:noHBand="1" w:noVBand="1"/>
      </w:tblPr>
      <w:tblGrid>
        <w:gridCol w:w="1260"/>
        <w:gridCol w:w="1170"/>
        <w:gridCol w:w="900"/>
        <w:gridCol w:w="900"/>
        <w:gridCol w:w="900"/>
        <w:gridCol w:w="1170"/>
        <w:gridCol w:w="900"/>
        <w:gridCol w:w="900"/>
        <w:gridCol w:w="1080"/>
      </w:tblGrid>
      <w:tr w:rsidR="00A244BD" w:rsidTr="000635CA">
        <w:tc>
          <w:tcPr>
            <w:tcW w:w="1260" w:type="dxa"/>
            <w:tcBorders>
              <w:bottom w:val="nil"/>
            </w:tcBorders>
          </w:tcPr>
          <w:p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870" w:type="dxa"/>
            <w:gridSpan w:val="4"/>
            <w:tcBorders>
              <w:bottom w:val="nil"/>
            </w:tcBorders>
          </w:tcPr>
          <w:p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050" w:type="dxa"/>
            <w:gridSpan w:val="4"/>
            <w:tcBorders>
              <w:bottom w:val="nil"/>
            </w:tcBorders>
          </w:tcPr>
          <w:p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rsidTr="000635CA">
        <w:tc>
          <w:tcPr>
            <w:tcW w:w="1260" w:type="dxa"/>
            <w:tcBorders>
              <w:top w:val="nil"/>
              <w:bottom w:val="single" w:sz="4" w:space="0" w:color="auto"/>
            </w:tcBorders>
          </w:tcPr>
          <w:p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170" w:type="dxa"/>
            <w:tcBorders>
              <w:top w:val="nil"/>
              <w:bottom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900" w:type="dxa"/>
            <w:tcBorders>
              <w:top w:val="nil"/>
              <w:bottom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170" w:type="dxa"/>
            <w:tcBorders>
              <w:top w:val="nil"/>
              <w:bottom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1080" w:type="dxa"/>
            <w:tcBorders>
              <w:top w:val="nil"/>
              <w:bottom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0635CA" w:rsidTr="000635CA">
        <w:tc>
          <w:tcPr>
            <w:tcW w:w="1260" w:type="dxa"/>
            <w:tcBorders>
              <w:top w:val="single" w:sz="4" w:space="0" w:color="auto"/>
            </w:tcBorders>
          </w:tcPr>
          <w:p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170" w:type="dxa"/>
            <w:tcBorders>
              <w:top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7294</w:t>
            </w:r>
          </w:p>
        </w:tc>
        <w:tc>
          <w:tcPr>
            <w:tcW w:w="900" w:type="dxa"/>
            <w:tcBorders>
              <w:top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419</w:t>
            </w:r>
          </w:p>
        </w:tc>
        <w:tc>
          <w:tcPr>
            <w:tcW w:w="900" w:type="dxa"/>
            <w:tcBorders>
              <w:top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914</w:t>
            </w:r>
          </w:p>
        </w:tc>
        <w:tc>
          <w:tcPr>
            <w:tcW w:w="900" w:type="dxa"/>
            <w:tcBorders>
              <w:top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1</w:t>
            </w:r>
          </w:p>
        </w:tc>
        <w:tc>
          <w:tcPr>
            <w:tcW w:w="1170" w:type="dxa"/>
            <w:tcBorders>
              <w:top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6831</w:t>
            </w:r>
          </w:p>
        </w:tc>
        <w:tc>
          <w:tcPr>
            <w:tcW w:w="900" w:type="dxa"/>
            <w:tcBorders>
              <w:top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840</w:t>
            </w:r>
          </w:p>
        </w:tc>
        <w:tc>
          <w:tcPr>
            <w:tcW w:w="900" w:type="dxa"/>
            <w:tcBorders>
              <w:top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78</w:t>
            </w:r>
          </w:p>
        </w:tc>
        <w:tc>
          <w:tcPr>
            <w:tcW w:w="1080" w:type="dxa"/>
            <w:tcBorders>
              <w:top w:val="single" w:sz="4" w:space="0" w:color="auto"/>
            </w:tcBorders>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5</w:t>
            </w:r>
          </w:p>
        </w:tc>
      </w:tr>
      <w:tr w:rsidR="000635CA" w:rsidTr="000635CA">
        <w:tc>
          <w:tcPr>
            <w:tcW w:w="1260" w:type="dxa"/>
          </w:tcPr>
          <w:p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4603</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886</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18</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057</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3956</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5568</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112</w:t>
            </w:r>
          </w:p>
        </w:tc>
        <w:tc>
          <w:tcPr>
            <w:tcW w:w="108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2662</w:t>
            </w:r>
          </w:p>
        </w:tc>
      </w:tr>
      <w:tr w:rsidR="000635CA" w:rsidTr="000635CA">
        <w:tc>
          <w:tcPr>
            <w:tcW w:w="1260" w:type="dxa"/>
          </w:tcPr>
          <w:p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9969</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77838</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3349</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65302.3</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108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r>
      <w:tr w:rsidR="000635CA" w:rsidTr="000635CA">
        <w:tc>
          <w:tcPr>
            <w:tcW w:w="1260" w:type="dxa"/>
          </w:tcPr>
          <w:p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17</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28900</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862</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629</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771</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0625</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955</w:t>
            </w:r>
          </w:p>
        </w:tc>
        <w:tc>
          <w:tcPr>
            <w:tcW w:w="108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508</w:t>
            </w:r>
          </w:p>
        </w:tc>
      </w:tr>
      <w:tr w:rsidR="000635CA" w:rsidTr="000635CA">
        <w:trPr>
          <w:trHeight w:val="162"/>
        </w:trPr>
        <w:tc>
          <w:tcPr>
            <w:tcW w:w="1260" w:type="dxa"/>
          </w:tcPr>
          <w:p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197</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3</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82</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347</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341</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65</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64</w:t>
            </w:r>
          </w:p>
        </w:tc>
        <w:tc>
          <w:tcPr>
            <w:tcW w:w="108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5163</w:t>
            </w:r>
          </w:p>
        </w:tc>
      </w:tr>
      <w:tr w:rsidR="000635CA" w:rsidTr="000635CA">
        <w:tc>
          <w:tcPr>
            <w:tcW w:w="1260" w:type="dxa"/>
          </w:tcPr>
          <w:p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0563</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347</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8.813</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c>
          <w:tcPr>
            <w:tcW w:w="117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1228</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04</w:t>
            </w:r>
          </w:p>
        </w:tc>
        <w:tc>
          <w:tcPr>
            <w:tcW w:w="90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9.173</w:t>
            </w:r>
          </w:p>
        </w:tc>
        <w:tc>
          <w:tcPr>
            <w:tcW w:w="1080" w:type="dxa"/>
          </w:tcPr>
          <w:p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r>
    </w:tbl>
    <w:p w:rsidR="00A244BD"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l effects.</w:t>
      </w:r>
      <w:r w:rsidR="00333630">
        <w:rPr>
          <w:rStyle w:val="gnkrckgcgsb"/>
          <w:rFonts w:ascii="Times New Roman" w:hAnsi="Times New Roman" w:cs="Times New Roman"/>
          <w:color w:val="000000"/>
          <w:sz w:val="24"/>
          <w:szCs w:val="24"/>
          <w:bdr w:val="none" w:sz="0" w:space="0" w:color="auto" w:frame="1"/>
        </w:rPr>
        <w:t xml:space="preserve"> </w:t>
      </w:r>
    </w:p>
    <w:p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
        <w:tblW w:w="9805" w:type="dxa"/>
        <w:tblLayout w:type="fixed"/>
        <w:tblLook w:val="0620" w:firstRow="1" w:lastRow="0" w:firstColumn="0" w:lastColumn="0" w:noHBand="1" w:noVBand="1"/>
      </w:tblPr>
      <w:tblGrid>
        <w:gridCol w:w="450"/>
        <w:gridCol w:w="2070"/>
        <w:gridCol w:w="90"/>
        <w:gridCol w:w="146"/>
        <w:gridCol w:w="844"/>
        <w:gridCol w:w="720"/>
        <w:gridCol w:w="900"/>
        <w:gridCol w:w="360"/>
        <w:gridCol w:w="1374"/>
        <w:gridCol w:w="241"/>
        <w:gridCol w:w="900"/>
        <w:gridCol w:w="810"/>
        <w:gridCol w:w="900"/>
      </w:tblGrid>
      <w:tr w:rsidR="00DF55E7" w:rsidTr="000635CA">
        <w:trPr>
          <w:cnfStyle w:val="100000000000" w:firstRow="1" w:lastRow="0" w:firstColumn="0" w:lastColumn="0" w:oddVBand="0" w:evenVBand="0" w:oddHBand="0" w:evenHBand="0" w:firstRowFirstColumn="0" w:firstRowLastColumn="0" w:lastRowFirstColumn="0" w:lastRowLastColumn="0"/>
        </w:trPr>
        <w:tc>
          <w:tcPr>
            <w:tcW w:w="2520" w:type="dxa"/>
            <w:gridSpan w:val="2"/>
          </w:tcPr>
          <w:p w:rsidR="00DF55E7" w:rsidRDefault="00DF55E7" w:rsidP="00DF55E7"/>
        </w:tc>
        <w:tc>
          <w:tcPr>
            <w:tcW w:w="236" w:type="dxa"/>
            <w:gridSpan w:val="2"/>
          </w:tcPr>
          <w:p w:rsidR="00DF55E7" w:rsidRDefault="00DF55E7" w:rsidP="00DF55E7"/>
        </w:tc>
        <w:tc>
          <w:tcPr>
            <w:tcW w:w="844" w:type="dxa"/>
          </w:tcPr>
          <w:p w:rsidR="00DF55E7" w:rsidRPr="009B1FFB" w:rsidRDefault="00DF55E7" w:rsidP="006C42BD">
            <w:pPr>
              <w:jc w:val="center"/>
              <w:rPr>
                <w:b w:val="0"/>
                <w:sz w:val="22"/>
                <w:szCs w:val="22"/>
              </w:rPr>
            </w:pPr>
            <w:r w:rsidRPr="009B1FFB">
              <w:rPr>
                <w:b w:val="0"/>
                <w:sz w:val="22"/>
                <w:szCs w:val="22"/>
              </w:rPr>
              <w:t>Coeff</w:t>
            </w:r>
          </w:p>
        </w:tc>
        <w:tc>
          <w:tcPr>
            <w:tcW w:w="720" w:type="dxa"/>
          </w:tcPr>
          <w:p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rsidR="00DF55E7" w:rsidRPr="009B1FFB" w:rsidRDefault="00DF55E7" w:rsidP="006C42BD">
            <w:pPr>
              <w:jc w:val="center"/>
              <w:rPr>
                <w:b w:val="0"/>
                <w:sz w:val="22"/>
                <w:szCs w:val="22"/>
              </w:rPr>
            </w:pPr>
            <w:r w:rsidRPr="009B1FFB">
              <w:rPr>
                <w:b w:val="0"/>
                <w:sz w:val="22"/>
                <w:szCs w:val="22"/>
              </w:rPr>
              <w:t>p</w:t>
            </w:r>
          </w:p>
        </w:tc>
        <w:tc>
          <w:tcPr>
            <w:tcW w:w="1734" w:type="dxa"/>
            <w:gridSpan w:val="2"/>
          </w:tcPr>
          <w:p w:rsidR="00DF55E7" w:rsidRPr="009B1FFB" w:rsidRDefault="00DF55E7" w:rsidP="006C42BD">
            <w:pPr>
              <w:jc w:val="center"/>
              <w:rPr>
                <w:b w:val="0"/>
                <w:sz w:val="22"/>
                <w:szCs w:val="22"/>
              </w:rPr>
            </w:pPr>
          </w:p>
        </w:tc>
        <w:tc>
          <w:tcPr>
            <w:tcW w:w="241" w:type="dxa"/>
          </w:tcPr>
          <w:p w:rsidR="00DF55E7" w:rsidRPr="009B1FFB" w:rsidRDefault="00DF55E7" w:rsidP="006C42BD">
            <w:pPr>
              <w:jc w:val="center"/>
              <w:rPr>
                <w:b w:val="0"/>
                <w:sz w:val="22"/>
                <w:szCs w:val="22"/>
              </w:rPr>
            </w:pPr>
          </w:p>
        </w:tc>
        <w:tc>
          <w:tcPr>
            <w:tcW w:w="900" w:type="dxa"/>
          </w:tcPr>
          <w:p w:rsidR="00DF55E7" w:rsidRPr="009B1FFB" w:rsidRDefault="00DF55E7" w:rsidP="006C42BD">
            <w:pPr>
              <w:jc w:val="center"/>
              <w:rPr>
                <w:b w:val="0"/>
                <w:sz w:val="22"/>
                <w:szCs w:val="22"/>
              </w:rPr>
            </w:pPr>
            <w:r w:rsidRPr="009B1FFB">
              <w:rPr>
                <w:b w:val="0"/>
                <w:sz w:val="22"/>
                <w:szCs w:val="22"/>
              </w:rPr>
              <w:t>Coeff</w:t>
            </w:r>
          </w:p>
        </w:tc>
        <w:tc>
          <w:tcPr>
            <w:tcW w:w="810" w:type="dxa"/>
          </w:tcPr>
          <w:p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rsidR="00DF55E7" w:rsidRPr="009B1FFB" w:rsidRDefault="00DF55E7" w:rsidP="006C42BD">
            <w:pPr>
              <w:jc w:val="center"/>
              <w:rPr>
                <w:b w:val="0"/>
                <w:sz w:val="22"/>
                <w:szCs w:val="22"/>
              </w:rPr>
            </w:pPr>
            <w:r w:rsidRPr="009B1FFB">
              <w:rPr>
                <w:b w:val="0"/>
                <w:sz w:val="22"/>
                <w:szCs w:val="22"/>
              </w:rPr>
              <w:t>p</w:t>
            </w:r>
          </w:p>
        </w:tc>
      </w:tr>
      <w:tr w:rsidR="00E42BFF" w:rsidTr="000635CA">
        <w:tc>
          <w:tcPr>
            <w:tcW w:w="2520" w:type="dxa"/>
            <w:gridSpan w:val="2"/>
          </w:tcPr>
          <w:p w:rsidR="00E42BFF" w:rsidRPr="000F7824" w:rsidRDefault="00E42BFF" w:rsidP="00DF55E7">
            <w:pPr>
              <w:rPr>
                <w:sz w:val="20"/>
                <w:szCs w:val="20"/>
                <w:vertAlign w:val="superscript"/>
              </w:rPr>
            </w:pPr>
            <w:r>
              <w:rPr>
                <w:sz w:val="20"/>
                <w:szCs w:val="20"/>
              </w:rPr>
              <w:t xml:space="preserve">Arthropod </w:t>
            </w:r>
            <w:r w:rsidR="000F7824" w:rsidRPr="00E42BFF">
              <w:rPr>
                <w:sz w:val="20"/>
                <w:szCs w:val="20"/>
              </w:rPr>
              <w:t>Abundance</w:t>
            </w:r>
            <w:r w:rsidR="000F7824">
              <w:rPr>
                <w:sz w:val="20"/>
                <w:szCs w:val="20"/>
              </w:rPr>
              <w:t xml:space="preserve"> </w:t>
            </w:r>
            <w:r w:rsidR="000F7824">
              <w:rPr>
                <w:sz w:val="20"/>
                <w:szCs w:val="20"/>
                <w:vertAlign w:val="superscript"/>
              </w:rPr>
              <w:t>a</w:t>
            </w:r>
          </w:p>
          <w:p w:rsidR="00E42BFF" w:rsidRPr="00E42BFF" w:rsidRDefault="00E42BFF" w:rsidP="00DF55E7">
            <w:pPr>
              <w:rPr>
                <w:sz w:val="20"/>
                <w:szCs w:val="20"/>
                <w:vertAlign w:val="superscript"/>
              </w:rPr>
            </w:pPr>
          </w:p>
        </w:tc>
        <w:tc>
          <w:tcPr>
            <w:tcW w:w="236" w:type="dxa"/>
            <w:gridSpan w:val="2"/>
          </w:tcPr>
          <w:p w:rsidR="00E42BFF" w:rsidRPr="00E42BFF" w:rsidRDefault="00E42BFF" w:rsidP="00DF55E7">
            <w:pPr>
              <w:jc w:val="center"/>
              <w:rPr>
                <w:sz w:val="20"/>
                <w:szCs w:val="20"/>
              </w:rPr>
            </w:pPr>
          </w:p>
        </w:tc>
        <w:tc>
          <w:tcPr>
            <w:tcW w:w="844" w:type="dxa"/>
          </w:tcPr>
          <w:p w:rsidR="00E42BFF" w:rsidRPr="006C42BD" w:rsidRDefault="00E42BFF" w:rsidP="00DF55E7">
            <w:pPr>
              <w:pStyle w:val="HTMLPreformatted"/>
              <w:shd w:val="clear" w:color="auto" w:fill="FFFFFF"/>
              <w:wordWrap w:val="0"/>
              <w:jc w:val="center"/>
              <w:rPr>
                <w:rStyle w:val="gnkrckgcgsb"/>
                <w:rFonts w:ascii="Times New Roman" w:hAnsi="Times New Roman" w:cs="Times New Roman"/>
                <w:color w:val="000000"/>
              </w:rPr>
            </w:pPr>
          </w:p>
        </w:tc>
        <w:tc>
          <w:tcPr>
            <w:tcW w:w="720" w:type="dxa"/>
          </w:tcPr>
          <w:p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900" w:type="dxa"/>
          </w:tcPr>
          <w:p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1975" w:type="dxa"/>
            <w:gridSpan w:val="3"/>
          </w:tcPr>
          <w:p w:rsidR="00E42BFF" w:rsidRDefault="00E42BFF" w:rsidP="00DF55E7">
            <w:pPr>
              <w:rPr>
                <w:sz w:val="20"/>
                <w:szCs w:val="20"/>
              </w:rPr>
            </w:pPr>
            <w:r>
              <w:rPr>
                <w:sz w:val="20"/>
                <w:szCs w:val="20"/>
              </w:rPr>
              <w:t xml:space="preserve">Arthropod </w:t>
            </w:r>
            <w:r w:rsidRPr="00E42BFF">
              <w:rPr>
                <w:sz w:val="20"/>
                <w:szCs w:val="20"/>
              </w:rPr>
              <w:t>Species Richness</w:t>
            </w:r>
          </w:p>
          <w:p w:rsidR="00E42BFF" w:rsidRPr="00E42BFF" w:rsidRDefault="00E42BFF" w:rsidP="00DF55E7">
            <w:pPr>
              <w:rPr>
                <w:sz w:val="20"/>
                <w:szCs w:val="20"/>
              </w:rPr>
            </w:pPr>
          </w:p>
        </w:tc>
        <w:tc>
          <w:tcPr>
            <w:tcW w:w="900" w:type="dxa"/>
          </w:tcPr>
          <w:p w:rsidR="00E42BFF" w:rsidRPr="009D6DBB" w:rsidRDefault="00E42BFF" w:rsidP="00DF55E7">
            <w:pPr>
              <w:rPr>
                <w:sz w:val="22"/>
                <w:szCs w:val="22"/>
              </w:rPr>
            </w:pPr>
          </w:p>
        </w:tc>
        <w:tc>
          <w:tcPr>
            <w:tcW w:w="810" w:type="dxa"/>
          </w:tcPr>
          <w:p w:rsidR="00E42BFF" w:rsidRPr="009D6DBB" w:rsidRDefault="00E42BFF" w:rsidP="00DF55E7">
            <w:pPr>
              <w:rPr>
                <w:sz w:val="22"/>
                <w:szCs w:val="22"/>
              </w:rPr>
            </w:pPr>
          </w:p>
        </w:tc>
        <w:tc>
          <w:tcPr>
            <w:tcW w:w="900" w:type="dxa"/>
          </w:tcPr>
          <w:p w:rsidR="00E42BFF" w:rsidRPr="009D6DBB" w:rsidRDefault="00E42BFF" w:rsidP="00DF55E7">
            <w:pPr>
              <w:rPr>
                <w:sz w:val="22"/>
                <w:szCs w:val="22"/>
              </w:rPr>
            </w:pPr>
          </w:p>
        </w:tc>
      </w:tr>
      <w:tr w:rsidR="00DF55E7" w:rsidTr="000635CA">
        <w:tc>
          <w:tcPr>
            <w:tcW w:w="450" w:type="dxa"/>
          </w:tcPr>
          <w:p w:rsidR="00DF55E7" w:rsidRPr="00E42BFF" w:rsidRDefault="00DF55E7" w:rsidP="00DF55E7">
            <w:pPr>
              <w:rPr>
                <w:sz w:val="20"/>
                <w:szCs w:val="20"/>
              </w:rPr>
            </w:pPr>
          </w:p>
        </w:tc>
        <w:tc>
          <w:tcPr>
            <w:tcW w:w="2070" w:type="dxa"/>
          </w:tcPr>
          <w:p w:rsidR="00DF55E7" w:rsidRPr="00E42BFF" w:rsidRDefault="00DF55E7" w:rsidP="00DF55E7">
            <w:pPr>
              <w:rPr>
                <w:sz w:val="20"/>
                <w:szCs w:val="20"/>
              </w:rPr>
            </w:pPr>
            <w:r w:rsidRPr="00E42BFF">
              <w:rPr>
                <w:sz w:val="20"/>
                <w:szCs w:val="20"/>
              </w:rPr>
              <w:t>Microsite</w:t>
            </w:r>
          </w:p>
        </w:tc>
        <w:tc>
          <w:tcPr>
            <w:tcW w:w="236" w:type="dxa"/>
            <w:gridSpan w:val="2"/>
          </w:tcPr>
          <w:p w:rsidR="00DF55E7" w:rsidRPr="00E42BFF" w:rsidRDefault="00DF55E7" w:rsidP="00DF55E7">
            <w:pPr>
              <w:pStyle w:val="HTMLPreformatted"/>
              <w:shd w:val="clear" w:color="auto" w:fill="FFFFFF"/>
              <w:wordWrap w:val="0"/>
              <w:jc w:val="center"/>
              <w:rPr>
                <w:rStyle w:val="gnkrckgcgsb"/>
                <w:rFonts w:ascii="Times New Roman" w:hAnsi="Times New Roman" w:cs="Times New Roman"/>
                <w:color w:val="000000"/>
              </w:rPr>
            </w:pPr>
          </w:p>
        </w:tc>
        <w:tc>
          <w:tcPr>
            <w:tcW w:w="844" w:type="dxa"/>
          </w:tcPr>
          <w:p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406</w:t>
            </w:r>
          </w:p>
        </w:tc>
        <w:tc>
          <w:tcPr>
            <w:tcW w:w="720" w:type="dxa"/>
          </w:tcPr>
          <w:p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5.49</w:t>
            </w:r>
          </w:p>
        </w:tc>
        <w:tc>
          <w:tcPr>
            <w:tcW w:w="900" w:type="dxa"/>
          </w:tcPr>
          <w:p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color w:val="000000"/>
              </w:rPr>
              <w:t>&lt;0.0001</w:t>
            </w:r>
          </w:p>
        </w:tc>
        <w:tc>
          <w:tcPr>
            <w:tcW w:w="360" w:type="dxa"/>
          </w:tcPr>
          <w:p w:rsidR="00DF55E7" w:rsidRPr="009D6DBB" w:rsidRDefault="00DF55E7" w:rsidP="00DF55E7">
            <w:pPr>
              <w:pStyle w:val="HTMLPreformatted"/>
              <w:shd w:val="clear" w:color="auto" w:fill="FFFFFF"/>
              <w:wordWrap w:val="0"/>
              <w:jc w:val="center"/>
              <w:rPr>
                <w:rFonts w:ascii="Times New Roman" w:hAnsi="Times New Roman" w:cs="Times New Roman"/>
                <w:b/>
                <w:color w:val="000000"/>
                <w:sz w:val="22"/>
                <w:szCs w:val="22"/>
              </w:rPr>
            </w:pPr>
          </w:p>
        </w:tc>
        <w:tc>
          <w:tcPr>
            <w:tcW w:w="1615" w:type="dxa"/>
            <w:gridSpan w:val="2"/>
          </w:tcPr>
          <w:p w:rsidR="00DF55E7" w:rsidRPr="00E42BFF" w:rsidRDefault="00DF55E7" w:rsidP="00DF55E7">
            <w:pPr>
              <w:rPr>
                <w:sz w:val="20"/>
                <w:szCs w:val="20"/>
              </w:rPr>
            </w:pPr>
            <w:r w:rsidRPr="00E42BFF">
              <w:rPr>
                <w:sz w:val="20"/>
                <w:szCs w:val="20"/>
              </w:rPr>
              <w:t>Microsite</w:t>
            </w:r>
          </w:p>
        </w:tc>
        <w:tc>
          <w:tcPr>
            <w:tcW w:w="900" w:type="dxa"/>
          </w:tcPr>
          <w:p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454</w:t>
            </w:r>
          </w:p>
        </w:tc>
        <w:tc>
          <w:tcPr>
            <w:tcW w:w="810" w:type="dxa"/>
          </w:tcPr>
          <w:p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6.62</w:t>
            </w:r>
          </w:p>
        </w:tc>
        <w:tc>
          <w:tcPr>
            <w:tcW w:w="900" w:type="dxa"/>
          </w:tcPr>
          <w:p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1</w:t>
            </w:r>
          </w:p>
        </w:tc>
      </w:tr>
      <w:tr w:rsidR="00DF55E7" w:rsidTr="000635CA">
        <w:tc>
          <w:tcPr>
            <w:tcW w:w="450" w:type="dxa"/>
          </w:tcPr>
          <w:p w:rsidR="00DF55E7" w:rsidRPr="00E42BFF" w:rsidRDefault="00DF55E7" w:rsidP="00DF55E7">
            <w:pPr>
              <w:rPr>
                <w:sz w:val="20"/>
                <w:szCs w:val="20"/>
              </w:rPr>
            </w:pPr>
          </w:p>
        </w:tc>
        <w:tc>
          <w:tcPr>
            <w:tcW w:w="2160" w:type="dxa"/>
            <w:gridSpan w:val="2"/>
          </w:tcPr>
          <w:p w:rsidR="00DF55E7" w:rsidRPr="00E42BFF" w:rsidRDefault="00DF55E7" w:rsidP="00DF55E7">
            <w:pPr>
              <w:rPr>
                <w:sz w:val="20"/>
                <w:szCs w:val="20"/>
              </w:rPr>
            </w:pPr>
            <w:r w:rsidRPr="00E42BFF">
              <w:rPr>
                <w:sz w:val="20"/>
                <w:szCs w:val="20"/>
              </w:rPr>
              <w:t>Blooming</w:t>
            </w:r>
          </w:p>
        </w:tc>
        <w:tc>
          <w:tcPr>
            <w:tcW w:w="990" w:type="dxa"/>
            <w:gridSpan w:val="2"/>
          </w:tcPr>
          <w:p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396</w:t>
            </w:r>
          </w:p>
        </w:tc>
        <w:tc>
          <w:tcPr>
            <w:tcW w:w="720" w:type="dxa"/>
          </w:tcPr>
          <w:p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3.59</w:t>
            </w:r>
          </w:p>
        </w:tc>
        <w:tc>
          <w:tcPr>
            <w:tcW w:w="900" w:type="dxa"/>
          </w:tcPr>
          <w:p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0023</w:t>
            </w:r>
          </w:p>
        </w:tc>
        <w:tc>
          <w:tcPr>
            <w:tcW w:w="360" w:type="dxa"/>
          </w:tcPr>
          <w:p w:rsidR="00DF55E7" w:rsidRPr="009D6DBB" w:rsidRDefault="00DF55E7" w:rsidP="00DF55E7">
            <w:pPr>
              <w:rPr>
                <w:sz w:val="22"/>
                <w:szCs w:val="22"/>
              </w:rPr>
            </w:pPr>
          </w:p>
        </w:tc>
        <w:tc>
          <w:tcPr>
            <w:tcW w:w="1615" w:type="dxa"/>
            <w:gridSpan w:val="2"/>
          </w:tcPr>
          <w:p w:rsidR="00DF55E7" w:rsidRPr="00E42BFF" w:rsidRDefault="00DF55E7" w:rsidP="00DF55E7">
            <w:pPr>
              <w:rPr>
                <w:sz w:val="20"/>
                <w:szCs w:val="20"/>
              </w:rPr>
            </w:pPr>
            <w:r w:rsidRPr="00E42BFF">
              <w:rPr>
                <w:sz w:val="20"/>
                <w:szCs w:val="20"/>
              </w:rPr>
              <w:t>Blooming</w:t>
            </w:r>
          </w:p>
        </w:tc>
        <w:tc>
          <w:tcPr>
            <w:tcW w:w="900" w:type="dxa"/>
          </w:tcPr>
          <w:p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54</w:t>
            </w:r>
          </w:p>
        </w:tc>
        <w:tc>
          <w:tcPr>
            <w:tcW w:w="810" w:type="dxa"/>
          </w:tcPr>
          <w:p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25.6</w:t>
            </w:r>
          </w:p>
        </w:tc>
        <w:tc>
          <w:tcPr>
            <w:tcW w:w="900" w:type="dxa"/>
          </w:tcPr>
          <w:p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rPr>
              <w:t>&lt;0.0001</w:t>
            </w:r>
          </w:p>
        </w:tc>
      </w:tr>
      <w:tr w:rsidR="00DF55E7" w:rsidTr="000635CA">
        <w:tc>
          <w:tcPr>
            <w:tcW w:w="450" w:type="dxa"/>
          </w:tcPr>
          <w:p w:rsidR="00DF55E7" w:rsidRPr="00E42BFF" w:rsidRDefault="00DF55E7" w:rsidP="00DF55E7">
            <w:pPr>
              <w:rPr>
                <w:sz w:val="20"/>
                <w:szCs w:val="20"/>
              </w:rPr>
            </w:pPr>
          </w:p>
        </w:tc>
        <w:tc>
          <w:tcPr>
            <w:tcW w:w="2160" w:type="dxa"/>
            <w:gridSpan w:val="2"/>
          </w:tcPr>
          <w:p w:rsidR="00DF55E7" w:rsidRPr="00E42BFF" w:rsidRDefault="00DF55E7" w:rsidP="00DF55E7">
            <w:pPr>
              <w:rPr>
                <w:sz w:val="20"/>
                <w:szCs w:val="20"/>
              </w:rPr>
            </w:pPr>
            <w:r w:rsidRPr="00E42BFF">
              <w:rPr>
                <w:sz w:val="20"/>
                <w:szCs w:val="20"/>
              </w:rPr>
              <w:t>Microsite * Blooming</w:t>
            </w:r>
          </w:p>
        </w:tc>
        <w:tc>
          <w:tcPr>
            <w:tcW w:w="990" w:type="dxa"/>
            <w:gridSpan w:val="2"/>
          </w:tcPr>
          <w:p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77</w:t>
            </w:r>
          </w:p>
        </w:tc>
        <w:tc>
          <w:tcPr>
            <w:tcW w:w="720" w:type="dxa"/>
          </w:tcPr>
          <w:p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3.455</w:t>
            </w:r>
          </w:p>
        </w:tc>
        <w:tc>
          <w:tcPr>
            <w:tcW w:w="900" w:type="dxa"/>
          </w:tcPr>
          <w:p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63</w:t>
            </w:r>
          </w:p>
        </w:tc>
        <w:tc>
          <w:tcPr>
            <w:tcW w:w="1734" w:type="dxa"/>
            <w:gridSpan w:val="2"/>
          </w:tcPr>
          <w:p w:rsidR="00DF55E7" w:rsidRPr="00E42BFF" w:rsidRDefault="00DF55E7" w:rsidP="00DF55E7">
            <w:pPr>
              <w:rPr>
                <w:sz w:val="20"/>
                <w:szCs w:val="20"/>
              </w:rPr>
            </w:pPr>
          </w:p>
        </w:tc>
        <w:tc>
          <w:tcPr>
            <w:tcW w:w="241" w:type="dxa"/>
          </w:tcPr>
          <w:p w:rsidR="00DF55E7" w:rsidRPr="00E42BFF" w:rsidRDefault="00DF55E7" w:rsidP="00DF55E7">
            <w:pPr>
              <w:rPr>
                <w:sz w:val="20"/>
                <w:szCs w:val="20"/>
              </w:rPr>
            </w:pPr>
          </w:p>
        </w:tc>
        <w:tc>
          <w:tcPr>
            <w:tcW w:w="900" w:type="dxa"/>
          </w:tcPr>
          <w:p w:rsidR="00DF55E7" w:rsidRPr="006C42BD" w:rsidRDefault="00DF55E7" w:rsidP="000635CA">
            <w:pPr>
              <w:jc w:val="center"/>
              <w:rPr>
                <w:sz w:val="20"/>
                <w:szCs w:val="20"/>
              </w:rPr>
            </w:pPr>
          </w:p>
        </w:tc>
        <w:tc>
          <w:tcPr>
            <w:tcW w:w="810" w:type="dxa"/>
          </w:tcPr>
          <w:p w:rsidR="00DF55E7" w:rsidRPr="006C42BD" w:rsidRDefault="00DF55E7" w:rsidP="000635CA">
            <w:pPr>
              <w:jc w:val="center"/>
              <w:rPr>
                <w:sz w:val="20"/>
                <w:szCs w:val="20"/>
              </w:rPr>
            </w:pPr>
          </w:p>
        </w:tc>
        <w:tc>
          <w:tcPr>
            <w:tcW w:w="900" w:type="dxa"/>
          </w:tcPr>
          <w:p w:rsidR="00DF55E7" w:rsidRPr="006C42BD" w:rsidRDefault="00DF55E7" w:rsidP="000635CA">
            <w:pPr>
              <w:jc w:val="center"/>
              <w:rPr>
                <w:sz w:val="20"/>
                <w:szCs w:val="20"/>
              </w:rPr>
            </w:pPr>
          </w:p>
        </w:tc>
      </w:tr>
      <w:tr w:rsidR="00DF55E7" w:rsidTr="000635CA">
        <w:tc>
          <w:tcPr>
            <w:tcW w:w="2520" w:type="dxa"/>
            <w:gridSpan w:val="2"/>
          </w:tcPr>
          <w:p w:rsidR="00DF55E7" w:rsidRPr="00E42BFF" w:rsidRDefault="00DF55E7" w:rsidP="00DF55E7">
            <w:pPr>
              <w:rPr>
                <w:sz w:val="20"/>
                <w:szCs w:val="20"/>
              </w:rPr>
            </w:pPr>
          </w:p>
          <w:p w:rsidR="00DF55E7" w:rsidRPr="00E42BFF" w:rsidRDefault="00DF55E7" w:rsidP="00DF55E7">
            <w:pPr>
              <w:rPr>
                <w:sz w:val="20"/>
                <w:szCs w:val="20"/>
              </w:rPr>
            </w:pPr>
            <w:r w:rsidRPr="00E42BFF">
              <w:rPr>
                <w:sz w:val="20"/>
                <w:szCs w:val="20"/>
              </w:rPr>
              <w:t>Bee abundance</w:t>
            </w:r>
          </w:p>
          <w:p w:rsidR="00DF55E7" w:rsidRPr="00E42BFF" w:rsidRDefault="00DF55E7" w:rsidP="00DF55E7">
            <w:pPr>
              <w:rPr>
                <w:sz w:val="20"/>
                <w:szCs w:val="20"/>
              </w:rPr>
            </w:pPr>
          </w:p>
        </w:tc>
        <w:tc>
          <w:tcPr>
            <w:tcW w:w="236" w:type="dxa"/>
            <w:gridSpan w:val="2"/>
          </w:tcPr>
          <w:p w:rsidR="00DF55E7" w:rsidRPr="00E42BFF" w:rsidRDefault="00DF55E7" w:rsidP="00DF55E7">
            <w:pPr>
              <w:rPr>
                <w:sz w:val="20"/>
                <w:szCs w:val="20"/>
              </w:rPr>
            </w:pPr>
          </w:p>
        </w:tc>
        <w:tc>
          <w:tcPr>
            <w:tcW w:w="844" w:type="dxa"/>
          </w:tcPr>
          <w:p w:rsidR="00DF55E7" w:rsidRPr="006C42BD" w:rsidRDefault="00DF55E7" w:rsidP="00DF55E7">
            <w:pPr>
              <w:rPr>
                <w:sz w:val="20"/>
                <w:szCs w:val="20"/>
              </w:rPr>
            </w:pPr>
          </w:p>
        </w:tc>
        <w:tc>
          <w:tcPr>
            <w:tcW w:w="720" w:type="dxa"/>
          </w:tcPr>
          <w:p w:rsidR="00DF55E7" w:rsidRPr="006C42BD" w:rsidRDefault="00DF55E7" w:rsidP="00DF55E7">
            <w:pPr>
              <w:rPr>
                <w:sz w:val="20"/>
                <w:szCs w:val="20"/>
              </w:rPr>
            </w:pPr>
          </w:p>
        </w:tc>
        <w:tc>
          <w:tcPr>
            <w:tcW w:w="900" w:type="dxa"/>
          </w:tcPr>
          <w:p w:rsidR="00DF55E7" w:rsidRPr="006C42BD" w:rsidRDefault="00DF55E7" w:rsidP="00DF55E7">
            <w:pPr>
              <w:rPr>
                <w:sz w:val="20"/>
                <w:szCs w:val="20"/>
              </w:rPr>
            </w:pPr>
          </w:p>
        </w:tc>
        <w:tc>
          <w:tcPr>
            <w:tcW w:w="1734" w:type="dxa"/>
            <w:gridSpan w:val="2"/>
          </w:tcPr>
          <w:p w:rsidR="00DF55E7" w:rsidRPr="00E42BFF" w:rsidRDefault="00DF55E7" w:rsidP="00DF55E7">
            <w:pPr>
              <w:rPr>
                <w:sz w:val="20"/>
                <w:szCs w:val="20"/>
              </w:rPr>
            </w:pPr>
          </w:p>
          <w:p w:rsidR="00DF55E7" w:rsidRPr="00E42BFF" w:rsidRDefault="00DF55E7" w:rsidP="00DF55E7">
            <w:pPr>
              <w:rPr>
                <w:sz w:val="20"/>
                <w:szCs w:val="20"/>
              </w:rPr>
            </w:pPr>
            <w:r w:rsidRPr="00E42BFF">
              <w:rPr>
                <w:sz w:val="20"/>
                <w:szCs w:val="20"/>
              </w:rPr>
              <w:t>Bee richness</w:t>
            </w:r>
          </w:p>
        </w:tc>
        <w:tc>
          <w:tcPr>
            <w:tcW w:w="241" w:type="dxa"/>
          </w:tcPr>
          <w:p w:rsidR="00DF55E7" w:rsidRPr="00E42BFF" w:rsidRDefault="00DF55E7" w:rsidP="00DF55E7">
            <w:pPr>
              <w:rPr>
                <w:sz w:val="20"/>
                <w:szCs w:val="20"/>
              </w:rPr>
            </w:pPr>
          </w:p>
        </w:tc>
        <w:tc>
          <w:tcPr>
            <w:tcW w:w="900" w:type="dxa"/>
          </w:tcPr>
          <w:p w:rsidR="00DF55E7" w:rsidRPr="006C42BD" w:rsidRDefault="00DF55E7" w:rsidP="000635CA">
            <w:pPr>
              <w:jc w:val="center"/>
              <w:rPr>
                <w:sz w:val="20"/>
                <w:szCs w:val="20"/>
              </w:rPr>
            </w:pPr>
          </w:p>
        </w:tc>
        <w:tc>
          <w:tcPr>
            <w:tcW w:w="810" w:type="dxa"/>
          </w:tcPr>
          <w:p w:rsidR="00DF55E7" w:rsidRPr="006C42BD" w:rsidRDefault="00DF55E7" w:rsidP="000635CA">
            <w:pPr>
              <w:jc w:val="center"/>
              <w:rPr>
                <w:sz w:val="20"/>
                <w:szCs w:val="20"/>
              </w:rPr>
            </w:pPr>
          </w:p>
        </w:tc>
        <w:tc>
          <w:tcPr>
            <w:tcW w:w="900" w:type="dxa"/>
          </w:tcPr>
          <w:p w:rsidR="00DF55E7" w:rsidRPr="006C42BD" w:rsidRDefault="00DF55E7" w:rsidP="000635CA">
            <w:pPr>
              <w:jc w:val="center"/>
              <w:rPr>
                <w:sz w:val="20"/>
                <w:szCs w:val="20"/>
              </w:rPr>
            </w:pPr>
          </w:p>
        </w:tc>
      </w:tr>
      <w:tr w:rsidR="006C42BD" w:rsidTr="000635CA">
        <w:tc>
          <w:tcPr>
            <w:tcW w:w="450" w:type="dxa"/>
          </w:tcPr>
          <w:p w:rsidR="006C42BD" w:rsidRPr="00E42BFF" w:rsidRDefault="006C42BD" w:rsidP="006C42BD">
            <w:pPr>
              <w:rPr>
                <w:sz w:val="20"/>
                <w:szCs w:val="20"/>
              </w:rPr>
            </w:pPr>
          </w:p>
        </w:tc>
        <w:tc>
          <w:tcPr>
            <w:tcW w:w="2160" w:type="dxa"/>
            <w:gridSpan w:val="2"/>
          </w:tcPr>
          <w:p w:rsidR="006C42BD" w:rsidRPr="00E42BFF" w:rsidRDefault="006C42BD" w:rsidP="006C42BD">
            <w:pPr>
              <w:rPr>
                <w:sz w:val="20"/>
                <w:szCs w:val="20"/>
              </w:rPr>
            </w:pPr>
            <w:r w:rsidRPr="00E42BFF">
              <w:rPr>
                <w:sz w:val="20"/>
                <w:szCs w:val="20"/>
              </w:rPr>
              <w:t>Microsite</w:t>
            </w:r>
          </w:p>
        </w:tc>
        <w:tc>
          <w:tcPr>
            <w:tcW w:w="990" w:type="dxa"/>
            <w:gridSpan w:val="2"/>
          </w:tcPr>
          <w:p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58</w:t>
            </w:r>
          </w:p>
        </w:tc>
        <w:tc>
          <w:tcPr>
            <w:tcW w:w="720" w:type="dxa"/>
          </w:tcPr>
          <w:p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79</w:t>
            </w:r>
          </w:p>
        </w:tc>
        <w:tc>
          <w:tcPr>
            <w:tcW w:w="900" w:type="dxa"/>
          </w:tcPr>
          <w:p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78</w:t>
            </w:r>
          </w:p>
        </w:tc>
        <w:tc>
          <w:tcPr>
            <w:tcW w:w="360" w:type="dxa"/>
          </w:tcPr>
          <w:p w:rsidR="006C42BD" w:rsidRPr="009D6DBB" w:rsidRDefault="006C42BD" w:rsidP="006C42BD">
            <w:pPr>
              <w:rPr>
                <w:sz w:val="22"/>
                <w:szCs w:val="22"/>
              </w:rPr>
            </w:pPr>
          </w:p>
        </w:tc>
        <w:tc>
          <w:tcPr>
            <w:tcW w:w="1615" w:type="dxa"/>
            <w:gridSpan w:val="2"/>
          </w:tcPr>
          <w:p w:rsidR="006C42BD" w:rsidRPr="00E42BFF" w:rsidRDefault="006C42BD" w:rsidP="006C42BD">
            <w:pPr>
              <w:rPr>
                <w:sz w:val="20"/>
                <w:szCs w:val="20"/>
              </w:rPr>
            </w:pPr>
            <w:r w:rsidRPr="00E42BFF">
              <w:rPr>
                <w:sz w:val="20"/>
                <w:szCs w:val="20"/>
              </w:rPr>
              <w:t>Microsite</w:t>
            </w:r>
          </w:p>
        </w:tc>
        <w:tc>
          <w:tcPr>
            <w:tcW w:w="90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0.065</w:t>
            </w:r>
          </w:p>
        </w:tc>
        <w:tc>
          <w:tcPr>
            <w:tcW w:w="81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25</w:t>
            </w:r>
          </w:p>
        </w:tc>
        <w:tc>
          <w:tcPr>
            <w:tcW w:w="90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24</w:t>
            </w:r>
          </w:p>
        </w:tc>
      </w:tr>
      <w:tr w:rsidR="006C42BD" w:rsidTr="000635CA">
        <w:tc>
          <w:tcPr>
            <w:tcW w:w="450" w:type="dxa"/>
          </w:tcPr>
          <w:p w:rsidR="006C42BD" w:rsidRPr="00E42BFF" w:rsidRDefault="006C42BD" w:rsidP="006C42BD">
            <w:pPr>
              <w:rPr>
                <w:sz w:val="20"/>
                <w:szCs w:val="20"/>
              </w:rPr>
            </w:pPr>
          </w:p>
        </w:tc>
        <w:tc>
          <w:tcPr>
            <w:tcW w:w="2160" w:type="dxa"/>
            <w:gridSpan w:val="2"/>
          </w:tcPr>
          <w:p w:rsidR="006C42BD" w:rsidRPr="00E42BFF" w:rsidRDefault="006C42BD" w:rsidP="006C42BD">
            <w:pPr>
              <w:rPr>
                <w:sz w:val="20"/>
                <w:szCs w:val="20"/>
              </w:rPr>
            </w:pPr>
            <w:r w:rsidRPr="00E42BFF">
              <w:rPr>
                <w:sz w:val="20"/>
                <w:szCs w:val="20"/>
              </w:rPr>
              <w:t>Blooming</w:t>
            </w:r>
          </w:p>
        </w:tc>
        <w:tc>
          <w:tcPr>
            <w:tcW w:w="990" w:type="dxa"/>
            <w:gridSpan w:val="2"/>
          </w:tcPr>
          <w:p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8</w:t>
            </w:r>
          </w:p>
        </w:tc>
        <w:tc>
          <w:tcPr>
            <w:tcW w:w="720" w:type="dxa"/>
          </w:tcPr>
          <w:p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1</w:t>
            </w:r>
          </w:p>
        </w:tc>
        <w:tc>
          <w:tcPr>
            <w:tcW w:w="900" w:type="dxa"/>
          </w:tcPr>
          <w:p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646</w:t>
            </w:r>
          </w:p>
        </w:tc>
        <w:tc>
          <w:tcPr>
            <w:tcW w:w="360" w:type="dxa"/>
          </w:tcPr>
          <w:p w:rsidR="006C42BD" w:rsidRPr="009D6DBB" w:rsidRDefault="006C42BD" w:rsidP="006C42BD">
            <w:pPr>
              <w:rPr>
                <w:sz w:val="22"/>
                <w:szCs w:val="22"/>
              </w:rPr>
            </w:pPr>
          </w:p>
        </w:tc>
        <w:tc>
          <w:tcPr>
            <w:tcW w:w="1615" w:type="dxa"/>
            <w:gridSpan w:val="2"/>
          </w:tcPr>
          <w:p w:rsidR="006C42BD" w:rsidRPr="00E42BFF" w:rsidRDefault="006C42BD" w:rsidP="006C42BD">
            <w:pPr>
              <w:rPr>
                <w:sz w:val="20"/>
                <w:szCs w:val="20"/>
              </w:rPr>
            </w:pPr>
            <w:r w:rsidRPr="00E42BFF">
              <w:rPr>
                <w:sz w:val="20"/>
                <w:szCs w:val="20"/>
              </w:rPr>
              <w:t>Blooming</w:t>
            </w:r>
          </w:p>
        </w:tc>
        <w:tc>
          <w:tcPr>
            <w:tcW w:w="90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shd w:val="clear" w:color="auto" w:fill="FFFFFF"/>
              </w:rPr>
              <w:t>-0.056</w:t>
            </w:r>
          </w:p>
        </w:tc>
        <w:tc>
          <w:tcPr>
            <w:tcW w:w="81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94</w:t>
            </w:r>
          </w:p>
        </w:tc>
        <w:tc>
          <w:tcPr>
            <w:tcW w:w="90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59</w:t>
            </w:r>
          </w:p>
        </w:tc>
      </w:tr>
      <w:tr w:rsidR="006C42BD" w:rsidTr="000635CA">
        <w:tc>
          <w:tcPr>
            <w:tcW w:w="2520" w:type="dxa"/>
            <w:gridSpan w:val="2"/>
          </w:tcPr>
          <w:p w:rsidR="006C42BD" w:rsidRPr="00E42BFF" w:rsidRDefault="006C42BD" w:rsidP="006C42BD">
            <w:pPr>
              <w:rPr>
                <w:sz w:val="20"/>
                <w:szCs w:val="20"/>
              </w:rPr>
            </w:pPr>
          </w:p>
          <w:p w:rsidR="006C42BD" w:rsidRPr="009B1FFB" w:rsidRDefault="006C42BD" w:rsidP="006C42BD">
            <w:pPr>
              <w:rPr>
                <w:sz w:val="20"/>
                <w:szCs w:val="20"/>
                <w:vertAlign w:val="superscript"/>
              </w:rPr>
            </w:pPr>
            <w:r w:rsidRPr="00E42BFF">
              <w:rPr>
                <w:sz w:val="20"/>
                <w:szCs w:val="20"/>
              </w:rPr>
              <w:t>Annual percent cover</w:t>
            </w:r>
            <w:r w:rsidR="000F7824">
              <w:rPr>
                <w:sz w:val="20"/>
                <w:szCs w:val="20"/>
              </w:rPr>
              <w:t xml:space="preserve"> </w:t>
            </w:r>
            <w:r w:rsidR="009B1FFB">
              <w:rPr>
                <w:sz w:val="20"/>
                <w:szCs w:val="20"/>
                <w:vertAlign w:val="superscript"/>
              </w:rPr>
              <w:t>b</w:t>
            </w:r>
          </w:p>
          <w:p w:rsidR="006C42BD" w:rsidRPr="00E42BFF" w:rsidRDefault="006C42BD" w:rsidP="006C42BD">
            <w:pPr>
              <w:rPr>
                <w:sz w:val="20"/>
                <w:szCs w:val="20"/>
              </w:rPr>
            </w:pPr>
          </w:p>
        </w:tc>
        <w:tc>
          <w:tcPr>
            <w:tcW w:w="236" w:type="dxa"/>
            <w:gridSpan w:val="2"/>
          </w:tcPr>
          <w:p w:rsidR="006C42BD" w:rsidRPr="00E42BFF" w:rsidRDefault="006C42BD" w:rsidP="006C42BD">
            <w:pPr>
              <w:rPr>
                <w:sz w:val="20"/>
                <w:szCs w:val="20"/>
              </w:rPr>
            </w:pPr>
          </w:p>
        </w:tc>
        <w:tc>
          <w:tcPr>
            <w:tcW w:w="844" w:type="dxa"/>
          </w:tcPr>
          <w:p w:rsidR="006C42BD" w:rsidRPr="006C42BD" w:rsidRDefault="006C42BD" w:rsidP="006C42BD">
            <w:pPr>
              <w:rPr>
                <w:sz w:val="20"/>
                <w:szCs w:val="20"/>
              </w:rPr>
            </w:pPr>
          </w:p>
        </w:tc>
        <w:tc>
          <w:tcPr>
            <w:tcW w:w="720" w:type="dxa"/>
          </w:tcPr>
          <w:p w:rsidR="006C42BD" w:rsidRPr="006C42BD" w:rsidRDefault="006C42BD" w:rsidP="006C42BD">
            <w:pPr>
              <w:rPr>
                <w:sz w:val="20"/>
                <w:szCs w:val="20"/>
              </w:rPr>
            </w:pPr>
          </w:p>
        </w:tc>
        <w:tc>
          <w:tcPr>
            <w:tcW w:w="900" w:type="dxa"/>
          </w:tcPr>
          <w:p w:rsidR="006C42BD" w:rsidRPr="006C42BD" w:rsidRDefault="006C42BD" w:rsidP="006C42BD">
            <w:pPr>
              <w:rPr>
                <w:sz w:val="20"/>
                <w:szCs w:val="20"/>
              </w:rPr>
            </w:pPr>
          </w:p>
        </w:tc>
        <w:tc>
          <w:tcPr>
            <w:tcW w:w="1734" w:type="dxa"/>
            <w:gridSpan w:val="2"/>
          </w:tcPr>
          <w:p w:rsidR="006C42BD" w:rsidRPr="00E42BFF" w:rsidRDefault="006C42BD" w:rsidP="006C42BD">
            <w:pPr>
              <w:rPr>
                <w:sz w:val="20"/>
                <w:szCs w:val="20"/>
              </w:rPr>
            </w:pPr>
          </w:p>
          <w:p w:rsidR="006C42BD" w:rsidRPr="00E42BFF" w:rsidRDefault="006C42BD" w:rsidP="006C42BD">
            <w:pPr>
              <w:rPr>
                <w:sz w:val="20"/>
                <w:szCs w:val="20"/>
              </w:rPr>
            </w:pPr>
            <w:r w:rsidRPr="00E42BFF">
              <w:rPr>
                <w:sz w:val="20"/>
                <w:szCs w:val="20"/>
              </w:rPr>
              <w:t>Annual Richness</w:t>
            </w:r>
          </w:p>
        </w:tc>
        <w:tc>
          <w:tcPr>
            <w:tcW w:w="241" w:type="dxa"/>
          </w:tcPr>
          <w:p w:rsidR="006C42BD" w:rsidRPr="00E42BFF" w:rsidRDefault="006C42BD" w:rsidP="006C42BD">
            <w:pPr>
              <w:rPr>
                <w:sz w:val="20"/>
                <w:szCs w:val="20"/>
              </w:rPr>
            </w:pPr>
          </w:p>
        </w:tc>
        <w:tc>
          <w:tcPr>
            <w:tcW w:w="900" w:type="dxa"/>
          </w:tcPr>
          <w:p w:rsidR="006C42BD" w:rsidRPr="006C42BD" w:rsidRDefault="006C42BD" w:rsidP="000635CA">
            <w:pPr>
              <w:jc w:val="center"/>
              <w:rPr>
                <w:sz w:val="20"/>
                <w:szCs w:val="20"/>
              </w:rPr>
            </w:pPr>
          </w:p>
        </w:tc>
        <w:tc>
          <w:tcPr>
            <w:tcW w:w="810" w:type="dxa"/>
          </w:tcPr>
          <w:p w:rsidR="006C42BD" w:rsidRPr="006C42BD" w:rsidRDefault="006C42BD" w:rsidP="000635CA">
            <w:pPr>
              <w:jc w:val="center"/>
              <w:rPr>
                <w:sz w:val="20"/>
                <w:szCs w:val="20"/>
              </w:rPr>
            </w:pPr>
          </w:p>
        </w:tc>
        <w:tc>
          <w:tcPr>
            <w:tcW w:w="900" w:type="dxa"/>
          </w:tcPr>
          <w:p w:rsidR="006C42BD" w:rsidRPr="006C42BD" w:rsidRDefault="006C42BD" w:rsidP="000635CA">
            <w:pPr>
              <w:jc w:val="center"/>
              <w:rPr>
                <w:sz w:val="20"/>
                <w:szCs w:val="20"/>
              </w:rPr>
            </w:pPr>
          </w:p>
        </w:tc>
      </w:tr>
      <w:tr w:rsidR="006C42BD" w:rsidTr="000635CA">
        <w:trPr>
          <w:trHeight w:val="368"/>
        </w:trPr>
        <w:tc>
          <w:tcPr>
            <w:tcW w:w="450" w:type="dxa"/>
          </w:tcPr>
          <w:p w:rsidR="006C42BD" w:rsidRPr="00E42BFF" w:rsidRDefault="006C42BD" w:rsidP="006C42BD">
            <w:pPr>
              <w:rPr>
                <w:sz w:val="20"/>
                <w:szCs w:val="20"/>
              </w:rPr>
            </w:pPr>
          </w:p>
        </w:tc>
        <w:tc>
          <w:tcPr>
            <w:tcW w:w="2160" w:type="dxa"/>
            <w:gridSpan w:val="2"/>
          </w:tcPr>
          <w:p w:rsidR="006C42BD" w:rsidRPr="00E42BFF" w:rsidRDefault="006C42BD" w:rsidP="006C42BD">
            <w:pPr>
              <w:rPr>
                <w:sz w:val="20"/>
                <w:szCs w:val="20"/>
              </w:rPr>
            </w:pPr>
            <w:r w:rsidRPr="00E42BFF">
              <w:rPr>
                <w:sz w:val="20"/>
                <w:szCs w:val="20"/>
              </w:rPr>
              <w:t>Microsite</w:t>
            </w:r>
          </w:p>
        </w:tc>
        <w:tc>
          <w:tcPr>
            <w:tcW w:w="990" w:type="dxa"/>
            <w:gridSpan w:val="2"/>
          </w:tcPr>
          <w:p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1.7599</w:t>
            </w:r>
          </w:p>
        </w:tc>
        <w:tc>
          <w:tcPr>
            <w:tcW w:w="720" w:type="dxa"/>
          </w:tcPr>
          <w:p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bdr w:val="none" w:sz="0" w:space="0" w:color="auto" w:frame="1"/>
              </w:rPr>
              <w:t>165.4</w:t>
            </w:r>
          </w:p>
        </w:tc>
        <w:tc>
          <w:tcPr>
            <w:tcW w:w="900" w:type="dxa"/>
          </w:tcPr>
          <w:p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rsidR="006C42BD" w:rsidRPr="009D6DBB" w:rsidRDefault="006C42BD" w:rsidP="006C42BD">
            <w:pPr>
              <w:jc w:val="center"/>
              <w:rPr>
                <w:sz w:val="22"/>
                <w:szCs w:val="22"/>
              </w:rPr>
            </w:pPr>
          </w:p>
        </w:tc>
        <w:tc>
          <w:tcPr>
            <w:tcW w:w="1615" w:type="dxa"/>
            <w:gridSpan w:val="2"/>
          </w:tcPr>
          <w:p w:rsidR="006C42BD" w:rsidRPr="00E42BFF" w:rsidRDefault="006C42BD" w:rsidP="006C42BD">
            <w:pPr>
              <w:rPr>
                <w:sz w:val="20"/>
                <w:szCs w:val="20"/>
              </w:rPr>
            </w:pPr>
            <w:r w:rsidRPr="00E42BFF">
              <w:rPr>
                <w:sz w:val="20"/>
                <w:szCs w:val="20"/>
              </w:rPr>
              <w:t>Microsite</w:t>
            </w:r>
          </w:p>
        </w:tc>
        <w:tc>
          <w:tcPr>
            <w:tcW w:w="90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0719</w:t>
            </w:r>
          </w:p>
        </w:tc>
        <w:tc>
          <w:tcPr>
            <w:tcW w:w="81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707</w:t>
            </w:r>
          </w:p>
        </w:tc>
        <w:tc>
          <w:tcPr>
            <w:tcW w:w="900" w:type="dxa"/>
          </w:tcPr>
          <w:p w:rsidR="006C42BD" w:rsidRPr="006C42BD" w:rsidRDefault="006C42BD" w:rsidP="000635CA">
            <w:pPr>
              <w:pStyle w:val="NoSpacing"/>
              <w:jc w:val="center"/>
              <w:rPr>
                <w:sz w:val="20"/>
                <w:szCs w:val="20"/>
              </w:rPr>
            </w:pPr>
            <w:r w:rsidRPr="006C42BD">
              <w:rPr>
                <w:sz w:val="20"/>
                <w:szCs w:val="20"/>
              </w:rPr>
              <w:t>0.40</w:t>
            </w:r>
          </w:p>
        </w:tc>
      </w:tr>
      <w:tr w:rsidR="006C42BD" w:rsidTr="000635CA">
        <w:tc>
          <w:tcPr>
            <w:tcW w:w="450" w:type="dxa"/>
          </w:tcPr>
          <w:p w:rsidR="006C42BD" w:rsidRPr="00E42BFF" w:rsidRDefault="006C42BD" w:rsidP="006C42BD">
            <w:pPr>
              <w:rPr>
                <w:sz w:val="20"/>
                <w:szCs w:val="20"/>
              </w:rPr>
            </w:pPr>
          </w:p>
        </w:tc>
        <w:tc>
          <w:tcPr>
            <w:tcW w:w="2160" w:type="dxa"/>
            <w:gridSpan w:val="2"/>
          </w:tcPr>
          <w:p w:rsidR="006C42BD" w:rsidRPr="00E42BFF" w:rsidRDefault="006C42BD" w:rsidP="006C42BD">
            <w:pPr>
              <w:rPr>
                <w:sz w:val="20"/>
                <w:szCs w:val="20"/>
              </w:rPr>
            </w:pPr>
            <w:r w:rsidRPr="00E42BFF">
              <w:rPr>
                <w:sz w:val="20"/>
                <w:szCs w:val="20"/>
              </w:rPr>
              <w:t>Blooming</w:t>
            </w:r>
          </w:p>
        </w:tc>
        <w:tc>
          <w:tcPr>
            <w:tcW w:w="990" w:type="dxa"/>
            <w:gridSpan w:val="2"/>
          </w:tcPr>
          <w:p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0.793</w:t>
            </w:r>
          </w:p>
        </w:tc>
        <w:tc>
          <w:tcPr>
            <w:tcW w:w="720" w:type="dxa"/>
          </w:tcPr>
          <w:p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34.18</w:t>
            </w:r>
          </w:p>
        </w:tc>
        <w:tc>
          <w:tcPr>
            <w:tcW w:w="900" w:type="dxa"/>
          </w:tcPr>
          <w:p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rsidR="006C42BD" w:rsidRPr="009D6DBB" w:rsidRDefault="006C42BD" w:rsidP="006C42BD">
            <w:pPr>
              <w:jc w:val="center"/>
              <w:rPr>
                <w:sz w:val="22"/>
                <w:szCs w:val="22"/>
              </w:rPr>
            </w:pPr>
          </w:p>
        </w:tc>
        <w:tc>
          <w:tcPr>
            <w:tcW w:w="1615" w:type="dxa"/>
            <w:gridSpan w:val="2"/>
          </w:tcPr>
          <w:p w:rsidR="006C42BD" w:rsidRPr="00E42BFF" w:rsidRDefault="006C42BD" w:rsidP="006C42BD">
            <w:pPr>
              <w:rPr>
                <w:sz w:val="20"/>
                <w:szCs w:val="20"/>
              </w:rPr>
            </w:pPr>
            <w:r w:rsidRPr="00E42BFF">
              <w:rPr>
                <w:sz w:val="20"/>
                <w:szCs w:val="20"/>
              </w:rPr>
              <w:t>Blooming</w:t>
            </w:r>
          </w:p>
        </w:tc>
        <w:tc>
          <w:tcPr>
            <w:tcW w:w="90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1407</w:t>
            </w:r>
          </w:p>
        </w:tc>
        <w:tc>
          <w:tcPr>
            <w:tcW w:w="810" w:type="dxa"/>
          </w:tcPr>
          <w:p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2.701</w:t>
            </w:r>
          </w:p>
        </w:tc>
        <w:tc>
          <w:tcPr>
            <w:tcW w:w="900" w:type="dxa"/>
          </w:tcPr>
          <w:p w:rsidR="006C42BD" w:rsidRPr="006C42BD" w:rsidRDefault="006C42BD" w:rsidP="000635CA">
            <w:pPr>
              <w:pStyle w:val="NoSpacing"/>
              <w:jc w:val="center"/>
              <w:rPr>
                <w:sz w:val="20"/>
                <w:szCs w:val="20"/>
              </w:rPr>
            </w:pPr>
            <w:r w:rsidRPr="006C42BD">
              <w:rPr>
                <w:sz w:val="20"/>
                <w:szCs w:val="20"/>
              </w:rPr>
              <w:t>0.10</w:t>
            </w:r>
          </w:p>
        </w:tc>
      </w:tr>
      <w:tr w:rsidR="006C42BD" w:rsidTr="000635CA">
        <w:tc>
          <w:tcPr>
            <w:tcW w:w="450" w:type="dxa"/>
          </w:tcPr>
          <w:p w:rsidR="006C42BD" w:rsidRPr="00E42BFF" w:rsidRDefault="006C42BD" w:rsidP="006C42BD">
            <w:pPr>
              <w:rPr>
                <w:sz w:val="20"/>
                <w:szCs w:val="20"/>
              </w:rPr>
            </w:pPr>
          </w:p>
        </w:tc>
        <w:tc>
          <w:tcPr>
            <w:tcW w:w="2160" w:type="dxa"/>
            <w:gridSpan w:val="2"/>
          </w:tcPr>
          <w:p w:rsidR="006C42BD" w:rsidRPr="00E42BFF" w:rsidRDefault="006C42BD" w:rsidP="006C42BD">
            <w:pPr>
              <w:rPr>
                <w:sz w:val="20"/>
                <w:szCs w:val="20"/>
              </w:rPr>
            </w:pPr>
            <w:r w:rsidRPr="00E42BFF">
              <w:rPr>
                <w:sz w:val="20"/>
                <w:szCs w:val="20"/>
              </w:rPr>
              <w:t>Microsite * Blooming</w:t>
            </w:r>
          </w:p>
        </w:tc>
        <w:tc>
          <w:tcPr>
            <w:tcW w:w="990" w:type="dxa"/>
            <w:gridSpan w:val="2"/>
          </w:tcPr>
          <w:p w:rsidR="006C42BD" w:rsidRPr="006C42BD" w:rsidRDefault="006C42BD" w:rsidP="006C42BD">
            <w:pPr>
              <w:pStyle w:val="HTMLPreformatted"/>
              <w:jc w:val="center"/>
              <w:rPr>
                <w:rFonts w:ascii="Times New Roman" w:hAnsi="Times New Roman" w:cs="Times New Roman"/>
              </w:rPr>
            </w:pPr>
            <w:r w:rsidRPr="006C42BD">
              <w:rPr>
                <w:rStyle w:val="HTMLCode"/>
                <w:rFonts w:ascii="Times New Roman" w:hAnsi="Times New Roman" w:cs="Times New Roman"/>
              </w:rPr>
              <w:t>0.794</w:t>
            </w:r>
          </w:p>
          <w:p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20" w:type="dxa"/>
          </w:tcPr>
          <w:p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22.81</w:t>
            </w:r>
          </w:p>
        </w:tc>
        <w:tc>
          <w:tcPr>
            <w:tcW w:w="900" w:type="dxa"/>
          </w:tcPr>
          <w:p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1734" w:type="dxa"/>
            <w:gridSpan w:val="2"/>
          </w:tcPr>
          <w:p w:rsidR="006C42BD" w:rsidRPr="00E42BFF" w:rsidRDefault="006C42BD" w:rsidP="006C42BD">
            <w:pPr>
              <w:rPr>
                <w:sz w:val="20"/>
                <w:szCs w:val="20"/>
              </w:rPr>
            </w:pPr>
          </w:p>
        </w:tc>
        <w:tc>
          <w:tcPr>
            <w:tcW w:w="241" w:type="dxa"/>
          </w:tcPr>
          <w:p w:rsidR="006C42BD" w:rsidRPr="00E42BFF" w:rsidRDefault="006C42BD" w:rsidP="006C42BD">
            <w:pPr>
              <w:rPr>
                <w:sz w:val="20"/>
                <w:szCs w:val="20"/>
              </w:rPr>
            </w:pPr>
          </w:p>
        </w:tc>
        <w:tc>
          <w:tcPr>
            <w:tcW w:w="900" w:type="dxa"/>
          </w:tcPr>
          <w:p w:rsidR="006C42BD" w:rsidRPr="006C42BD" w:rsidRDefault="006C42BD" w:rsidP="006C42BD">
            <w:pPr>
              <w:rPr>
                <w:sz w:val="20"/>
                <w:szCs w:val="20"/>
              </w:rPr>
            </w:pPr>
          </w:p>
        </w:tc>
        <w:tc>
          <w:tcPr>
            <w:tcW w:w="810" w:type="dxa"/>
          </w:tcPr>
          <w:p w:rsidR="006C42BD" w:rsidRPr="006C42BD" w:rsidRDefault="006C42BD" w:rsidP="006C42BD">
            <w:pPr>
              <w:rPr>
                <w:sz w:val="20"/>
                <w:szCs w:val="20"/>
              </w:rPr>
            </w:pPr>
          </w:p>
        </w:tc>
        <w:tc>
          <w:tcPr>
            <w:tcW w:w="900" w:type="dxa"/>
          </w:tcPr>
          <w:p w:rsidR="006C42BD" w:rsidRPr="006C42BD" w:rsidRDefault="006C42BD" w:rsidP="006C42BD">
            <w:pPr>
              <w:rPr>
                <w:sz w:val="20"/>
                <w:szCs w:val="20"/>
              </w:rPr>
            </w:pPr>
          </w:p>
        </w:tc>
      </w:tr>
      <w:tr w:rsidR="00E42BFF" w:rsidTr="000635CA">
        <w:tc>
          <w:tcPr>
            <w:tcW w:w="2520" w:type="dxa"/>
            <w:gridSpan w:val="2"/>
          </w:tcPr>
          <w:p w:rsidR="00E42BFF" w:rsidRPr="00E42BFF" w:rsidRDefault="00E42BFF" w:rsidP="006C42BD">
            <w:pPr>
              <w:rPr>
                <w:sz w:val="20"/>
                <w:szCs w:val="20"/>
              </w:rPr>
            </w:pPr>
          </w:p>
          <w:p w:rsidR="00E42BFF" w:rsidRPr="00E42BFF" w:rsidRDefault="00E42BFF" w:rsidP="006C42BD">
            <w:pPr>
              <w:rPr>
                <w:sz w:val="20"/>
                <w:szCs w:val="20"/>
              </w:rPr>
            </w:pPr>
            <w:r w:rsidRPr="00E42BFF">
              <w:rPr>
                <w:sz w:val="20"/>
                <w:szCs w:val="20"/>
              </w:rPr>
              <w:t>Annual Bloom Density</w:t>
            </w:r>
          </w:p>
        </w:tc>
        <w:tc>
          <w:tcPr>
            <w:tcW w:w="236" w:type="dxa"/>
            <w:gridSpan w:val="2"/>
          </w:tcPr>
          <w:p w:rsidR="00E42BFF" w:rsidRPr="00E42BFF" w:rsidRDefault="00E42BFF" w:rsidP="006C42BD">
            <w:pPr>
              <w:rPr>
                <w:sz w:val="20"/>
                <w:szCs w:val="20"/>
              </w:rPr>
            </w:pPr>
          </w:p>
        </w:tc>
        <w:tc>
          <w:tcPr>
            <w:tcW w:w="844" w:type="dxa"/>
          </w:tcPr>
          <w:p w:rsidR="00E42BFF" w:rsidRPr="006C42BD" w:rsidRDefault="00E42BFF" w:rsidP="006C42BD">
            <w:pPr>
              <w:rPr>
                <w:sz w:val="20"/>
                <w:szCs w:val="20"/>
              </w:rPr>
            </w:pPr>
          </w:p>
        </w:tc>
        <w:tc>
          <w:tcPr>
            <w:tcW w:w="720" w:type="dxa"/>
          </w:tcPr>
          <w:p w:rsidR="00E42BFF" w:rsidRPr="006C42BD" w:rsidRDefault="00E42BFF" w:rsidP="006C42BD">
            <w:pPr>
              <w:rPr>
                <w:sz w:val="20"/>
                <w:szCs w:val="20"/>
              </w:rPr>
            </w:pPr>
          </w:p>
        </w:tc>
        <w:tc>
          <w:tcPr>
            <w:tcW w:w="900" w:type="dxa"/>
          </w:tcPr>
          <w:p w:rsidR="00E42BFF" w:rsidRPr="006C42BD" w:rsidRDefault="00E42BFF" w:rsidP="006C42BD">
            <w:pPr>
              <w:rPr>
                <w:sz w:val="20"/>
                <w:szCs w:val="20"/>
              </w:rPr>
            </w:pPr>
          </w:p>
        </w:tc>
        <w:tc>
          <w:tcPr>
            <w:tcW w:w="1975" w:type="dxa"/>
            <w:gridSpan w:val="3"/>
          </w:tcPr>
          <w:p w:rsidR="00E42BFF" w:rsidRPr="00E42BFF" w:rsidRDefault="00E42BFF" w:rsidP="006C42BD">
            <w:pPr>
              <w:rPr>
                <w:sz w:val="20"/>
                <w:szCs w:val="20"/>
              </w:rPr>
            </w:pPr>
          </w:p>
          <w:p w:rsidR="00E42BFF" w:rsidRPr="00E42BFF" w:rsidRDefault="00E42BFF" w:rsidP="006C42BD">
            <w:pPr>
              <w:rPr>
                <w:sz w:val="20"/>
                <w:szCs w:val="20"/>
              </w:rPr>
            </w:pPr>
            <w:r w:rsidRPr="00E42BFF">
              <w:rPr>
                <w:sz w:val="20"/>
                <w:szCs w:val="20"/>
              </w:rPr>
              <w:t>Blooming Shrub Density</w:t>
            </w:r>
          </w:p>
          <w:p w:rsidR="00E42BFF" w:rsidRPr="00E42BFF" w:rsidRDefault="00E42BFF" w:rsidP="006C42BD">
            <w:pPr>
              <w:rPr>
                <w:sz w:val="20"/>
                <w:szCs w:val="20"/>
              </w:rPr>
            </w:pPr>
          </w:p>
        </w:tc>
        <w:tc>
          <w:tcPr>
            <w:tcW w:w="900" w:type="dxa"/>
          </w:tcPr>
          <w:p w:rsidR="00E42BFF" w:rsidRPr="006C42BD" w:rsidRDefault="00E42BFF" w:rsidP="006C42BD">
            <w:pPr>
              <w:rPr>
                <w:sz w:val="20"/>
                <w:szCs w:val="20"/>
              </w:rPr>
            </w:pPr>
          </w:p>
        </w:tc>
        <w:tc>
          <w:tcPr>
            <w:tcW w:w="810" w:type="dxa"/>
          </w:tcPr>
          <w:p w:rsidR="00E42BFF" w:rsidRPr="006C42BD" w:rsidRDefault="00E42BFF" w:rsidP="006C42BD">
            <w:pPr>
              <w:rPr>
                <w:sz w:val="20"/>
                <w:szCs w:val="20"/>
              </w:rPr>
            </w:pPr>
          </w:p>
        </w:tc>
        <w:tc>
          <w:tcPr>
            <w:tcW w:w="900" w:type="dxa"/>
          </w:tcPr>
          <w:p w:rsidR="00E42BFF" w:rsidRPr="006C42BD" w:rsidRDefault="00E42BFF" w:rsidP="006C42BD">
            <w:pPr>
              <w:rPr>
                <w:sz w:val="20"/>
                <w:szCs w:val="20"/>
              </w:rPr>
            </w:pPr>
          </w:p>
        </w:tc>
      </w:tr>
      <w:tr w:rsidR="006C42BD" w:rsidTr="000635CA">
        <w:tc>
          <w:tcPr>
            <w:tcW w:w="450" w:type="dxa"/>
          </w:tcPr>
          <w:p w:rsidR="006C42BD" w:rsidRPr="00E42BFF" w:rsidRDefault="006C42BD" w:rsidP="006C42BD">
            <w:pPr>
              <w:rPr>
                <w:sz w:val="20"/>
                <w:szCs w:val="20"/>
              </w:rPr>
            </w:pPr>
          </w:p>
        </w:tc>
        <w:tc>
          <w:tcPr>
            <w:tcW w:w="2160" w:type="dxa"/>
            <w:gridSpan w:val="2"/>
          </w:tcPr>
          <w:p w:rsidR="006C42BD" w:rsidRPr="00E42BFF" w:rsidRDefault="006C42BD" w:rsidP="006C42BD">
            <w:pPr>
              <w:rPr>
                <w:sz w:val="20"/>
                <w:szCs w:val="20"/>
              </w:rPr>
            </w:pPr>
            <w:r w:rsidRPr="00E42BFF">
              <w:rPr>
                <w:sz w:val="20"/>
                <w:szCs w:val="20"/>
              </w:rPr>
              <w:t>Microsite</w:t>
            </w:r>
          </w:p>
        </w:tc>
        <w:tc>
          <w:tcPr>
            <w:tcW w:w="990" w:type="dxa"/>
            <w:gridSpan w:val="2"/>
          </w:tcPr>
          <w:p w:rsidR="006C42BD" w:rsidRPr="006C42BD" w:rsidRDefault="006C42BD" w:rsidP="006C42BD">
            <w:pPr>
              <w:jc w:val="center"/>
              <w:rPr>
                <w:sz w:val="20"/>
                <w:szCs w:val="20"/>
              </w:rPr>
            </w:pPr>
            <w:r w:rsidRPr="006C42BD">
              <w:rPr>
                <w:rStyle w:val="HTMLCode"/>
                <w:rFonts w:ascii="Times New Roman" w:eastAsiaTheme="minorHAnsi" w:hAnsi="Times New Roman" w:cs="Times New Roman"/>
              </w:rPr>
              <w:t>-0.28</w:t>
            </w:r>
          </w:p>
        </w:tc>
        <w:tc>
          <w:tcPr>
            <w:tcW w:w="720" w:type="dxa"/>
          </w:tcPr>
          <w:p w:rsidR="006C42BD" w:rsidRPr="006C42BD" w:rsidRDefault="006C42BD" w:rsidP="006C42BD">
            <w:pPr>
              <w:jc w:val="center"/>
              <w:rPr>
                <w:sz w:val="20"/>
                <w:szCs w:val="20"/>
              </w:rPr>
            </w:pPr>
            <w:r w:rsidRPr="006C42BD">
              <w:rPr>
                <w:rStyle w:val="HTMLCode"/>
                <w:rFonts w:ascii="Times New Roman" w:eastAsiaTheme="minorHAnsi" w:hAnsi="Times New Roman" w:cs="Times New Roman"/>
              </w:rPr>
              <w:t>0.601</w:t>
            </w:r>
          </w:p>
        </w:tc>
        <w:tc>
          <w:tcPr>
            <w:tcW w:w="900" w:type="dxa"/>
          </w:tcPr>
          <w:p w:rsidR="006C42BD" w:rsidRPr="006C42BD" w:rsidRDefault="006C42BD" w:rsidP="006C42BD">
            <w:pPr>
              <w:jc w:val="center"/>
              <w:rPr>
                <w:sz w:val="20"/>
                <w:szCs w:val="20"/>
              </w:rPr>
            </w:pPr>
            <w:r w:rsidRPr="006C42BD">
              <w:rPr>
                <w:sz w:val="20"/>
                <w:szCs w:val="20"/>
              </w:rPr>
              <w:t>0.438</w:t>
            </w:r>
          </w:p>
        </w:tc>
        <w:tc>
          <w:tcPr>
            <w:tcW w:w="360" w:type="dxa"/>
          </w:tcPr>
          <w:p w:rsidR="006C42BD" w:rsidRPr="009D6DBB" w:rsidRDefault="006C42BD" w:rsidP="006C42BD">
            <w:pPr>
              <w:rPr>
                <w:sz w:val="22"/>
                <w:szCs w:val="22"/>
              </w:rPr>
            </w:pPr>
          </w:p>
        </w:tc>
        <w:tc>
          <w:tcPr>
            <w:tcW w:w="1615" w:type="dxa"/>
            <w:gridSpan w:val="2"/>
          </w:tcPr>
          <w:p w:rsidR="006C42BD" w:rsidRPr="00E42BFF" w:rsidRDefault="006C42BD" w:rsidP="006C42BD">
            <w:pPr>
              <w:rPr>
                <w:sz w:val="20"/>
                <w:szCs w:val="20"/>
              </w:rPr>
            </w:pPr>
            <w:r w:rsidRPr="00E42BFF">
              <w:rPr>
                <w:sz w:val="20"/>
                <w:szCs w:val="20"/>
              </w:rPr>
              <w:t>Microsite</w:t>
            </w:r>
          </w:p>
        </w:tc>
        <w:tc>
          <w:tcPr>
            <w:tcW w:w="900" w:type="dxa"/>
          </w:tcPr>
          <w:p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366</w:t>
            </w:r>
          </w:p>
        </w:tc>
        <w:tc>
          <w:tcPr>
            <w:tcW w:w="810" w:type="dxa"/>
          </w:tcPr>
          <w:p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4.083</w:t>
            </w:r>
          </w:p>
        </w:tc>
        <w:tc>
          <w:tcPr>
            <w:tcW w:w="900" w:type="dxa"/>
          </w:tcPr>
          <w:p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04331</w:t>
            </w:r>
          </w:p>
        </w:tc>
      </w:tr>
      <w:tr w:rsidR="006C42BD" w:rsidTr="000635CA">
        <w:tc>
          <w:tcPr>
            <w:tcW w:w="450" w:type="dxa"/>
          </w:tcPr>
          <w:p w:rsidR="006C42BD" w:rsidRPr="00E42BFF" w:rsidRDefault="006C42BD" w:rsidP="006C42BD">
            <w:pPr>
              <w:rPr>
                <w:sz w:val="20"/>
                <w:szCs w:val="20"/>
              </w:rPr>
            </w:pPr>
          </w:p>
        </w:tc>
        <w:tc>
          <w:tcPr>
            <w:tcW w:w="2160" w:type="dxa"/>
            <w:gridSpan w:val="2"/>
          </w:tcPr>
          <w:p w:rsidR="006C42BD" w:rsidRPr="00E42BFF" w:rsidRDefault="006C42BD" w:rsidP="006C42BD">
            <w:pPr>
              <w:rPr>
                <w:sz w:val="20"/>
                <w:szCs w:val="20"/>
              </w:rPr>
            </w:pPr>
            <w:r w:rsidRPr="00E42BFF">
              <w:rPr>
                <w:sz w:val="20"/>
                <w:szCs w:val="20"/>
              </w:rPr>
              <w:t>Blooming</w:t>
            </w:r>
          </w:p>
        </w:tc>
        <w:tc>
          <w:tcPr>
            <w:tcW w:w="990" w:type="dxa"/>
            <w:gridSpan w:val="2"/>
          </w:tcPr>
          <w:p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6</w:t>
            </w:r>
          </w:p>
        </w:tc>
        <w:tc>
          <w:tcPr>
            <w:tcW w:w="720" w:type="dxa"/>
          </w:tcPr>
          <w:p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36</w:t>
            </w:r>
          </w:p>
        </w:tc>
        <w:tc>
          <w:tcPr>
            <w:tcW w:w="900" w:type="dxa"/>
          </w:tcPr>
          <w:p w:rsidR="006C42BD" w:rsidRPr="006C42BD" w:rsidRDefault="006C42BD" w:rsidP="006C42BD">
            <w:pPr>
              <w:jc w:val="center"/>
              <w:rPr>
                <w:sz w:val="20"/>
                <w:szCs w:val="20"/>
              </w:rPr>
            </w:pPr>
            <w:r w:rsidRPr="006C42BD">
              <w:rPr>
                <w:sz w:val="20"/>
                <w:szCs w:val="20"/>
              </w:rPr>
              <w:t>0.0003</w:t>
            </w:r>
          </w:p>
        </w:tc>
        <w:tc>
          <w:tcPr>
            <w:tcW w:w="360" w:type="dxa"/>
          </w:tcPr>
          <w:p w:rsidR="006C42BD" w:rsidRPr="009D6DBB" w:rsidRDefault="006C42BD" w:rsidP="006C42BD">
            <w:pPr>
              <w:rPr>
                <w:sz w:val="22"/>
                <w:szCs w:val="22"/>
              </w:rPr>
            </w:pPr>
          </w:p>
        </w:tc>
        <w:tc>
          <w:tcPr>
            <w:tcW w:w="1615" w:type="dxa"/>
            <w:gridSpan w:val="2"/>
          </w:tcPr>
          <w:p w:rsidR="006C42BD" w:rsidRPr="00E42BFF" w:rsidRDefault="006C42BD" w:rsidP="006C42BD">
            <w:pPr>
              <w:rPr>
                <w:sz w:val="20"/>
                <w:szCs w:val="20"/>
              </w:rPr>
            </w:pPr>
            <w:r w:rsidRPr="00E42BFF">
              <w:rPr>
                <w:sz w:val="20"/>
                <w:szCs w:val="20"/>
              </w:rPr>
              <w:t>Blooming</w:t>
            </w:r>
          </w:p>
        </w:tc>
        <w:tc>
          <w:tcPr>
            <w:tcW w:w="900" w:type="dxa"/>
          </w:tcPr>
          <w:p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67</w:t>
            </w:r>
          </w:p>
        </w:tc>
        <w:tc>
          <w:tcPr>
            <w:tcW w:w="810" w:type="dxa"/>
          </w:tcPr>
          <w:p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49.7</w:t>
            </w:r>
          </w:p>
        </w:tc>
        <w:tc>
          <w:tcPr>
            <w:tcW w:w="900" w:type="dxa"/>
          </w:tcPr>
          <w:p w:rsidR="006C42BD" w:rsidRPr="006C42BD" w:rsidRDefault="006C42BD" w:rsidP="006C42BD">
            <w:pPr>
              <w:jc w:val="center"/>
              <w:rPr>
                <w:sz w:val="20"/>
                <w:szCs w:val="20"/>
              </w:rPr>
            </w:pPr>
            <w:r w:rsidRPr="006C42BD">
              <w:rPr>
                <w:sz w:val="20"/>
                <w:szCs w:val="20"/>
              </w:rPr>
              <w:t>&lt;0.0001</w:t>
            </w:r>
          </w:p>
        </w:tc>
      </w:tr>
    </w:tbl>
    <w:p w:rsidR="009D6DBB" w:rsidRDefault="009D6DBB" w:rsidP="009D6DBB">
      <w:pPr>
        <w:spacing w:line="240" w:lineRule="auto"/>
        <w:ind w:firstLine="720"/>
      </w:pPr>
    </w:p>
    <w:p w:rsidR="009D6DBB" w:rsidRDefault="009D6DBB" w:rsidP="009D6DBB">
      <w:pPr>
        <w:spacing w:line="240" w:lineRule="auto"/>
      </w:pPr>
      <w:r>
        <w:t>Note: a Melyridae excluded</w:t>
      </w:r>
    </w:p>
    <w:p w:rsidR="009D6DBB" w:rsidRDefault="00AF4C99" w:rsidP="009D6DBB">
      <w:pPr>
        <w:spacing w:line="240" w:lineRule="auto"/>
      </w:pPr>
      <w:r>
        <w:t>b</w:t>
      </w:r>
      <w:r w:rsidR="009B1FFB">
        <w:t xml:space="preserve"> results from posthoc in table A4</w:t>
      </w:r>
    </w:p>
    <w:p w:rsidR="00B51372" w:rsidRDefault="00B51372" w:rsidP="00707480">
      <w:pPr>
        <w:spacing w:line="240" w:lineRule="auto"/>
      </w:pPr>
    </w:p>
    <w:p w:rsidR="007D281C" w:rsidRDefault="007D281C" w:rsidP="00707480">
      <w:pPr>
        <w:spacing w:line="240" w:lineRule="auto"/>
      </w:pPr>
    </w:p>
    <w:p w:rsidR="007D281C" w:rsidRDefault="007D281C" w:rsidP="00707480">
      <w:pPr>
        <w:spacing w:line="240" w:lineRule="auto"/>
      </w:pPr>
    </w:p>
    <w:p w:rsidR="007D281C" w:rsidRDefault="007D281C" w:rsidP="00707480">
      <w:pPr>
        <w:spacing w:line="240" w:lineRule="auto"/>
      </w:pPr>
    </w:p>
    <w:p w:rsidR="007D281C" w:rsidRDefault="007D281C" w:rsidP="00707480">
      <w:pPr>
        <w:spacing w:line="240" w:lineRule="auto"/>
      </w:pPr>
    </w:p>
    <w:p w:rsidR="007D281C" w:rsidRDefault="007D281C" w:rsidP="00707480">
      <w:pPr>
        <w:spacing w:line="240" w:lineRule="auto"/>
      </w:pPr>
    </w:p>
    <w:p w:rsidR="007D281C" w:rsidRDefault="007D281C" w:rsidP="00707480">
      <w:pPr>
        <w:spacing w:line="240" w:lineRule="auto"/>
      </w:pPr>
    </w:p>
    <w:p w:rsidR="007D281C" w:rsidRDefault="007D281C" w:rsidP="00707480">
      <w:pPr>
        <w:spacing w:line="240" w:lineRule="auto"/>
        <w:rPr>
          <w:rFonts w:eastAsiaTheme="majorEastAsia" w:cstheme="majorBidi"/>
        </w:rPr>
      </w:pPr>
    </w:p>
    <w:p w:rsidR="00A244BD" w:rsidRDefault="00A244BD" w:rsidP="00707480">
      <w:pPr>
        <w:spacing w:line="240" w:lineRule="auto"/>
      </w:pPr>
    </w:p>
    <w:p w:rsidR="00B51372" w:rsidRPr="00C50B1B" w:rsidRDefault="00B51372" w:rsidP="00DF55E7">
      <w:pPr>
        <w:pStyle w:val="Heading2"/>
        <w:spacing w:line="240" w:lineRule="auto"/>
        <w:jc w:val="center"/>
        <w:rPr>
          <w:b w:val="0"/>
        </w:rPr>
      </w:pPr>
      <w:bookmarkStart w:id="14" w:name="_Toc532565896"/>
      <w:r>
        <w:lastRenderedPageBreak/>
        <w:t>Appendix</w:t>
      </w:r>
      <w:bookmarkEnd w:id="14"/>
      <w:r w:rsidR="00DF55E7">
        <w:t>: Additional and supporting analyses</w:t>
      </w:r>
    </w:p>
    <w:p w:rsidR="00B51372" w:rsidRPr="00AE61DF" w:rsidRDefault="00B51372" w:rsidP="00707480">
      <w:pPr>
        <w:keepNext/>
        <w:keepLines/>
        <w:spacing w:before="40" w:after="0" w:line="240" w:lineRule="auto"/>
        <w:outlineLvl w:val="2"/>
        <w:rPr>
          <w:rFonts w:eastAsiaTheme="majorEastAsia" w:cstheme="majorBidi"/>
        </w:rPr>
      </w:pPr>
    </w:p>
    <w:p w:rsidR="00E42BFF" w:rsidRDefault="00DF55E7" w:rsidP="00707480">
      <w:pPr>
        <w:spacing w:line="240" w:lineRule="auto"/>
      </w:pPr>
      <w:r>
        <w:t>Table A</w:t>
      </w:r>
      <w:r w:rsidR="00B51372">
        <w:t xml:space="preserve">1: </w:t>
      </w:r>
      <w:r w:rsidR="00E42BFF">
        <w:t>Statistical comparison of additi</w:t>
      </w:r>
      <w:r w:rsidR="002F6C7D">
        <w:t xml:space="preserve">ve, interactive and null models with no species specificity. </w:t>
      </w:r>
    </w:p>
    <w:p w:rsidR="00B51372" w:rsidRDefault="00B51372" w:rsidP="00707480">
      <w:pPr>
        <w:spacing w:line="240" w:lineRule="auto"/>
      </w:pPr>
      <w:r>
        <w:t>Null model is flowers.pot with the random intercept, additive is flower.pot + bloomin</w:t>
      </w:r>
      <w:r w:rsidR="00DF55E7">
        <w:t>g + microsite and interaction is</w:t>
      </w:r>
      <w:r>
        <w:t xml:space="preserve"> flowers.pot + blooming * microsite. </w:t>
      </w:r>
    </w:p>
    <w:p w:rsidR="00B51372" w:rsidRDefault="00B51372" w:rsidP="00707480">
      <w:pPr>
        <w:pStyle w:val="HTMLPreformatted"/>
        <w:shd w:val="clear" w:color="auto" w:fill="FFFFFF"/>
        <w:wordWrap w:val="0"/>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B51372" w:rsidRPr="00AF4C99"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225" w:type="dxa"/>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B51372" w:rsidRPr="00AF4C99"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2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64.8</w:t>
            </w:r>
          </w:p>
        </w:tc>
        <w:tc>
          <w:tcPr>
            <w:tcW w:w="1617"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78.6</w:t>
            </w:r>
          </w:p>
        </w:tc>
        <w:tc>
          <w:tcPr>
            <w:tcW w:w="15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1890" w:type="dxa"/>
          </w:tcPr>
          <w:p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22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1.6</w:t>
            </w:r>
          </w:p>
        </w:tc>
        <w:tc>
          <w:tcPr>
            <w:tcW w:w="1617"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2.3</w:t>
            </w:r>
          </w:p>
        </w:tc>
        <w:tc>
          <w:tcPr>
            <w:tcW w:w="152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57.1788</w:t>
            </w:r>
          </w:p>
        </w:tc>
        <w:tc>
          <w:tcPr>
            <w:tcW w:w="152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2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3.6</w:t>
            </w:r>
          </w:p>
        </w:tc>
        <w:tc>
          <w:tcPr>
            <w:tcW w:w="1617"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7.8</w:t>
            </w:r>
          </w:p>
        </w:tc>
        <w:tc>
          <w:tcPr>
            <w:tcW w:w="15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322</w:t>
            </w:r>
          </w:p>
        </w:tc>
        <w:tc>
          <w:tcPr>
            <w:tcW w:w="15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8576</w:t>
            </w:r>
          </w:p>
        </w:tc>
      </w:tr>
    </w:tbl>
    <w:p w:rsidR="00B51372" w:rsidRPr="00AF4C99" w:rsidRDefault="00B51372" w:rsidP="00707480">
      <w:pPr>
        <w:spacing w:line="240" w:lineRule="auto"/>
      </w:pPr>
    </w:p>
    <w:p w:rsidR="00B51372" w:rsidRDefault="00DF55E7" w:rsidP="00707480">
      <w:pPr>
        <w:spacing w:line="240" w:lineRule="auto"/>
      </w:pPr>
      <w:r>
        <w:t>Table A</w:t>
      </w:r>
      <w:r w:rsidR="00B51372">
        <w:t xml:space="preserve">2: Likelihood ratio test comparison of random intercept model, additive and interaction GLMM negative binomial models for where total plant visits are the response variable. Null model is flowers.pot with the random intercept, additive is flower.pot + blooming </w:t>
      </w:r>
      <w:r>
        <w:t>+ microsite and interaction is</w:t>
      </w:r>
      <w:r w:rsidR="00B51372">
        <w:t xml:space="preserve">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B51372" w:rsidRPr="00AF4C99"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135" w:type="dxa"/>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B51372" w:rsidRPr="00AF4C99"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13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66.0</w:t>
            </w:r>
          </w:p>
        </w:tc>
        <w:tc>
          <w:tcPr>
            <w:tcW w:w="1617"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79.8</w:t>
            </w:r>
          </w:p>
        </w:tc>
        <w:tc>
          <w:tcPr>
            <w:tcW w:w="15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1980" w:type="dxa"/>
          </w:tcPr>
          <w:p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13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0.7</w:t>
            </w:r>
          </w:p>
        </w:tc>
        <w:tc>
          <w:tcPr>
            <w:tcW w:w="1617"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1.5</w:t>
            </w:r>
          </w:p>
        </w:tc>
        <w:tc>
          <w:tcPr>
            <w:tcW w:w="152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9.2940</w:t>
            </w:r>
          </w:p>
        </w:tc>
        <w:tc>
          <w:tcPr>
            <w:tcW w:w="152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13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2.7</w:t>
            </w:r>
          </w:p>
        </w:tc>
        <w:tc>
          <w:tcPr>
            <w:tcW w:w="1617"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6.9</w:t>
            </w:r>
          </w:p>
        </w:tc>
        <w:tc>
          <w:tcPr>
            <w:tcW w:w="15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072</w:t>
            </w:r>
          </w:p>
        </w:tc>
        <w:tc>
          <w:tcPr>
            <w:tcW w:w="1525" w:type="dxa"/>
          </w:tcPr>
          <w:p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9326</w:t>
            </w:r>
          </w:p>
        </w:tc>
      </w:tr>
    </w:tbl>
    <w:p w:rsidR="00B51372" w:rsidRPr="00AF4C99" w:rsidRDefault="00B51372" w:rsidP="00707480">
      <w:pPr>
        <w:spacing w:line="240" w:lineRule="auto"/>
      </w:pPr>
    </w:p>
    <w:p w:rsidR="00B51372" w:rsidRPr="00AF4C99" w:rsidRDefault="00DF55E7" w:rsidP="00707480">
      <w:pPr>
        <w:spacing w:line="240" w:lineRule="auto"/>
      </w:pPr>
      <w:r w:rsidRPr="00AF4C99">
        <w:t>Table A</w:t>
      </w:r>
      <w:r w:rsidR="00B51372" w:rsidRPr="00AF4C99">
        <w:t xml:space="preserve">3: Results from negative binomial generalized linear mixed models (lme4, glmer.nb) testing for differences in the frequency of pollinator floral visits and foraging bouts in response to microsite (shrub and open) and blooming stage (pre-blooming and full bloom). </w:t>
      </w:r>
    </w:p>
    <w:tbl>
      <w:tblPr>
        <w:tblStyle w:val="PlainTable2"/>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B51372" w:rsidRPr="00AF4C99" w:rsidTr="002F6C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B51372" w:rsidRPr="00AF4C99" w:rsidRDefault="00B51372" w:rsidP="00707480">
            <w:pPr>
              <w:rPr>
                <w:b w:val="0"/>
              </w:rPr>
            </w:pPr>
          </w:p>
        </w:tc>
        <w:tc>
          <w:tcPr>
            <w:tcW w:w="3258" w:type="dxa"/>
            <w:gridSpan w:val="3"/>
          </w:tcPr>
          <w:p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Total flower visits</w:t>
            </w:r>
          </w:p>
        </w:tc>
        <w:tc>
          <w:tcPr>
            <w:tcW w:w="4037" w:type="dxa"/>
            <w:gridSpan w:val="3"/>
          </w:tcPr>
          <w:p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Foraging bouts</w:t>
            </w:r>
          </w:p>
        </w:tc>
      </w:tr>
      <w:tr w:rsidR="00B51372" w:rsidRPr="00AF4C99" w:rsidTr="002F6C7D">
        <w:tc>
          <w:tcPr>
            <w:cnfStyle w:val="001000000000" w:firstRow="0" w:lastRow="0" w:firstColumn="1" w:lastColumn="0" w:oddVBand="0" w:evenVBand="0" w:oddHBand="0" w:evenHBand="0" w:firstRowFirstColumn="0" w:firstRowLastColumn="0" w:lastRowFirstColumn="0" w:lastRowLastColumn="0"/>
            <w:tcW w:w="2610" w:type="dxa"/>
          </w:tcPr>
          <w:p w:rsidR="00B51372" w:rsidRPr="00AF4C99" w:rsidRDefault="00B51372" w:rsidP="00707480">
            <w:pPr>
              <w:rPr>
                <w:b w:val="0"/>
                <w:sz w:val="20"/>
                <w:szCs w:val="20"/>
                <w:u w:val="single"/>
              </w:rPr>
            </w:pPr>
          </w:p>
        </w:tc>
        <w:tc>
          <w:tcPr>
            <w:tcW w:w="900" w:type="dxa"/>
          </w:tcPr>
          <w:p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350" w:type="dxa"/>
          </w:tcPr>
          <w:p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8" w:type="dxa"/>
          </w:tcPr>
          <w:p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c>
          <w:tcPr>
            <w:tcW w:w="1518" w:type="dxa"/>
          </w:tcPr>
          <w:p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512" w:type="dxa"/>
          </w:tcPr>
          <w:p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7" w:type="dxa"/>
          </w:tcPr>
          <w:p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r>
      <w:tr w:rsidR="00B51372" w:rsidRPr="00AF4C99" w:rsidTr="002F6C7D">
        <w:trPr>
          <w:trHeight w:val="195"/>
        </w:trPr>
        <w:tc>
          <w:tcPr>
            <w:cnfStyle w:val="001000000000" w:firstRow="0" w:lastRow="0" w:firstColumn="1" w:lastColumn="0" w:oddVBand="0" w:evenVBand="0" w:oddHBand="0" w:evenHBand="0" w:firstRowFirstColumn="0" w:firstRowLastColumn="0" w:lastRowFirstColumn="0" w:lastRowLastColumn="0"/>
            <w:tcW w:w="2610" w:type="dxa"/>
          </w:tcPr>
          <w:p w:rsidR="00B51372" w:rsidRPr="00AF4C99" w:rsidRDefault="00B51372" w:rsidP="00707480">
            <w:pPr>
              <w:jc w:val="center"/>
              <w:rPr>
                <w:b w:val="0"/>
                <w:sz w:val="20"/>
                <w:szCs w:val="20"/>
              </w:rPr>
            </w:pPr>
            <w:r w:rsidRPr="00AF4C99">
              <w:rPr>
                <w:b w:val="0"/>
                <w:sz w:val="20"/>
                <w:szCs w:val="20"/>
              </w:rPr>
              <w:t>Microsite (shrub)</w:t>
            </w:r>
          </w:p>
        </w:tc>
        <w:tc>
          <w:tcPr>
            <w:tcW w:w="900"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493</w:t>
            </w:r>
          </w:p>
        </w:tc>
        <w:tc>
          <w:tcPr>
            <w:tcW w:w="1350"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4979</w:t>
            </w:r>
          </w:p>
        </w:tc>
        <w:tc>
          <w:tcPr>
            <w:tcW w:w="1008"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3396</w:t>
            </w:r>
          </w:p>
        </w:tc>
        <w:tc>
          <w:tcPr>
            <w:tcW w:w="1518"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3258</w:t>
            </w:r>
          </w:p>
        </w:tc>
        <w:tc>
          <w:tcPr>
            <w:tcW w:w="1512"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5.1183</w:t>
            </w:r>
          </w:p>
        </w:tc>
        <w:tc>
          <w:tcPr>
            <w:tcW w:w="1007"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237</w:t>
            </w:r>
          </w:p>
        </w:tc>
      </w:tr>
      <w:tr w:rsidR="00B51372" w:rsidRPr="00AF4C99" w:rsidTr="002F6C7D">
        <w:tc>
          <w:tcPr>
            <w:cnfStyle w:val="001000000000" w:firstRow="0" w:lastRow="0" w:firstColumn="1" w:lastColumn="0" w:oddVBand="0" w:evenVBand="0" w:oddHBand="0" w:evenHBand="0" w:firstRowFirstColumn="0" w:firstRowLastColumn="0" w:lastRowFirstColumn="0" w:lastRowLastColumn="0"/>
            <w:tcW w:w="2610" w:type="dxa"/>
          </w:tcPr>
          <w:p w:rsidR="00B51372" w:rsidRPr="00AF4C99" w:rsidRDefault="00B51372" w:rsidP="00707480">
            <w:pPr>
              <w:jc w:val="center"/>
              <w:rPr>
                <w:b w:val="0"/>
                <w:sz w:val="20"/>
                <w:szCs w:val="20"/>
              </w:rPr>
            </w:pPr>
            <w:r w:rsidRPr="00AF4C99">
              <w:rPr>
                <w:b w:val="0"/>
                <w:sz w:val="20"/>
                <w:szCs w:val="20"/>
              </w:rPr>
              <w:t>Blooming (bloom)</w:t>
            </w:r>
          </w:p>
        </w:tc>
        <w:tc>
          <w:tcPr>
            <w:tcW w:w="900"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473</w:t>
            </w:r>
          </w:p>
        </w:tc>
        <w:tc>
          <w:tcPr>
            <w:tcW w:w="1350"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1.52</w:t>
            </w:r>
          </w:p>
        </w:tc>
        <w:tc>
          <w:tcPr>
            <w:tcW w:w="1008" w:type="dxa"/>
          </w:tcPr>
          <w:p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c>
          <w:tcPr>
            <w:tcW w:w="1518"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1.2513</w:t>
            </w:r>
          </w:p>
        </w:tc>
        <w:tc>
          <w:tcPr>
            <w:tcW w:w="1512"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76.883</w:t>
            </w:r>
          </w:p>
        </w:tc>
        <w:tc>
          <w:tcPr>
            <w:tcW w:w="1007" w:type="dxa"/>
          </w:tcPr>
          <w:p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r>
      <w:tr w:rsidR="00B51372" w:rsidRPr="00AF4C99" w:rsidTr="002F6C7D">
        <w:tc>
          <w:tcPr>
            <w:cnfStyle w:val="001000000000" w:firstRow="0" w:lastRow="0" w:firstColumn="1" w:lastColumn="0" w:oddVBand="0" w:evenVBand="0" w:oddHBand="0" w:evenHBand="0" w:firstRowFirstColumn="0" w:firstRowLastColumn="0" w:lastRowFirstColumn="0" w:lastRowLastColumn="0"/>
            <w:tcW w:w="2610" w:type="dxa"/>
          </w:tcPr>
          <w:p w:rsidR="00B51372" w:rsidRPr="00AF4C99" w:rsidRDefault="00B51372" w:rsidP="00707480">
            <w:pPr>
              <w:pStyle w:val="HTMLPreformatted"/>
              <w:shd w:val="clear" w:color="auto" w:fill="FFFFFF"/>
              <w:wordWrap w:val="0"/>
              <w:jc w:val="center"/>
              <w:rPr>
                <w:rFonts w:ascii="Times New Roman" w:hAnsi="Times New Roman" w:cs="Times New Roman"/>
                <w:b w:val="0"/>
                <w:color w:val="000000"/>
              </w:rPr>
            </w:pPr>
            <w:r w:rsidRPr="00AF4C99">
              <w:rPr>
                <w:rStyle w:val="gnkrckgcgsb"/>
                <w:rFonts w:ascii="Times New Roman" w:hAnsi="Times New Roman" w:cs="Times New Roman"/>
                <w:b w:val="0"/>
                <w:bdr w:val="none" w:sz="0" w:space="0" w:color="auto" w:frame="1"/>
              </w:rPr>
              <w:t>Flowers.pot</w:t>
            </w:r>
          </w:p>
        </w:tc>
        <w:tc>
          <w:tcPr>
            <w:tcW w:w="900"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694</w:t>
            </w:r>
          </w:p>
        </w:tc>
        <w:tc>
          <w:tcPr>
            <w:tcW w:w="1350"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9013</w:t>
            </w:r>
          </w:p>
        </w:tc>
        <w:tc>
          <w:tcPr>
            <w:tcW w:w="1008"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086</w:t>
            </w:r>
          </w:p>
        </w:tc>
        <w:tc>
          <w:tcPr>
            <w:tcW w:w="1518"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74</w:t>
            </w:r>
          </w:p>
        </w:tc>
        <w:tc>
          <w:tcPr>
            <w:tcW w:w="1512"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1109</w:t>
            </w:r>
          </w:p>
        </w:tc>
        <w:tc>
          <w:tcPr>
            <w:tcW w:w="1007" w:type="dxa"/>
          </w:tcPr>
          <w:p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26</w:t>
            </w:r>
          </w:p>
        </w:tc>
      </w:tr>
    </w:tbl>
    <w:p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rsidR="00B51372" w:rsidRDefault="00B51372" w:rsidP="00707480">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lastRenderedPageBreak/>
        <w:t>Table A4: Full models. Quasipoisson GLMM (glmmPQL, MASS) with three-way interaction term for RTU*blooming*microsite. This output from Wald’s Type 3 test. Total flower visits and foraging bouts as response. Rep ID as random effect.</w:t>
      </w:r>
      <w:r>
        <w:rPr>
          <w:rStyle w:val="gnkrckgcgsb"/>
          <w:rFonts w:ascii="Lucida Console" w:hAnsi="Lucida Console"/>
          <w:color w:val="000000"/>
          <w:bdr w:val="none" w:sz="0" w:space="0" w:color="auto" w:frame="1"/>
        </w:rPr>
        <w:t xml:space="preserve"> </w:t>
      </w:r>
    </w:p>
    <w:p w:rsidR="00B51372" w:rsidRDefault="00B51372" w:rsidP="00707480">
      <w:pPr>
        <w:pStyle w:val="HTMLPreformatted"/>
        <w:shd w:val="clear" w:color="auto" w:fill="FFFFFF"/>
        <w:wordWrap w:val="0"/>
        <w:rPr>
          <w:rStyle w:val="gnkrckgcgsb"/>
          <w:rFonts w:ascii="Lucida Console" w:hAnsi="Lucida Console"/>
          <w:color w:val="000000"/>
          <w:bdr w:val="none" w:sz="0" w:space="0" w:color="auto" w:frame="1"/>
        </w:rPr>
      </w:pPr>
    </w:p>
    <w:p w:rsidR="00B51372" w:rsidRPr="008E5B82" w:rsidRDefault="00B51372" w:rsidP="00707480">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B51372" w:rsidRPr="00AF4C99"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055" w:type="dxa"/>
            <w:gridSpan w:val="3"/>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lower visits</w:t>
            </w:r>
          </w:p>
        </w:tc>
        <w:tc>
          <w:tcPr>
            <w:tcW w:w="4140" w:type="dxa"/>
            <w:gridSpan w:val="3"/>
          </w:tcPr>
          <w:p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
        </w:tc>
        <w:tc>
          <w:tcPr>
            <w:tcW w:w="89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99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c>
          <w:tcPr>
            <w:tcW w:w="144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53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w:t>
            </w:r>
          </w:p>
        </w:tc>
        <w:tc>
          <w:tcPr>
            <w:tcW w:w="89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6.3114</w:t>
            </w:r>
          </w:p>
        </w:tc>
        <w:tc>
          <w:tcPr>
            <w:tcW w:w="99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1.2812</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07829</w:t>
            </w: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w:t>
            </w:r>
          </w:p>
        </w:tc>
        <w:tc>
          <w:tcPr>
            <w:tcW w:w="89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1.683</w:t>
            </w:r>
          </w:p>
        </w:tc>
        <w:tc>
          <w:tcPr>
            <w:tcW w:w="99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31.340</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6.7008</w:t>
            </w:r>
          </w:p>
        </w:tc>
        <w:tc>
          <w:tcPr>
            <w:tcW w:w="99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9637</w:t>
            </w:r>
          </w:p>
        </w:tc>
        <w:tc>
          <w:tcPr>
            <w:tcW w:w="144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569</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58390</w:t>
            </w: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Flowers.pot</w:t>
            </w:r>
          </w:p>
        </w:tc>
        <w:tc>
          <w:tcPr>
            <w:tcW w:w="89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9.4194</w:t>
            </w:r>
          </w:p>
        </w:tc>
        <w:tc>
          <w:tcPr>
            <w:tcW w:w="99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2147</w:t>
            </w:r>
          </w:p>
        </w:tc>
        <w:tc>
          <w:tcPr>
            <w:tcW w:w="144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5640</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326507</w:t>
            </w: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tc>
        <w:tc>
          <w:tcPr>
            <w:tcW w:w="89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6.9111</w:t>
            </w:r>
          </w:p>
        </w:tc>
        <w:tc>
          <w:tcPr>
            <w:tcW w:w="99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3.0033</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microsite</w:t>
            </w:r>
          </w:p>
        </w:tc>
        <w:tc>
          <w:tcPr>
            <w:tcW w:w="89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394</w:t>
            </w:r>
          </w:p>
        </w:tc>
        <w:tc>
          <w:tcPr>
            <w:tcW w:w="99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6426</w:t>
            </w:r>
          </w:p>
        </w:tc>
        <w:tc>
          <w:tcPr>
            <w:tcW w:w="144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2.3436</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258002</w:t>
            </w: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microsite</w:t>
            </w:r>
          </w:p>
        </w:tc>
        <w:tc>
          <w:tcPr>
            <w:tcW w:w="89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4996</w:t>
            </w:r>
          </w:p>
        </w:tc>
        <w:tc>
          <w:tcPr>
            <w:tcW w:w="99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57984</w:t>
            </w:r>
          </w:p>
        </w:tc>
        <w:tc>
          <w:tcPr>
            <w:tcW w:w="144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8289</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color w:val="000000"/>
              </w:rPr>
              <w:t xml:space="preserve">0.5743031    </w:t>
            </w:r>
          </w:p>
        </w:tc>
      </w:tr>
      <w:tr w:rsidR="00B51372" w:rsidRPr="00AF4C99" w:rsidTr="00707480">
        <w:tc>
          <w:tcPr>
            <w:cnfStyle w:val="001000000000" w:firstRow="0" w:lastRow="0" w:firstColumn="1" w:lastColumn="0" w:oddVBand="0" w:evenVBand="0" w:oddHBand="0" w:evenHBand="0" w:firstRowFirstColumn="0" w:firstRowLastColumn="0" w:lastRowFirstColumn="0" w:lastRowLastColumn="0"/>
            <w:tcW w:w="2070" w:type="dxa"/>
          </w:tcPr>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p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7.5190</w:t>
            </w:r>
          </w:p>
        </w:tc>
        <w:tc>
          <w:tcPr>
            <w:tcW w:w="99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84812</w:t>
            </w:r>
          </w:p>
        </w:tc>
        <w:tc>
          <w:tcPr>
            <w:tcW w:w="144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1995</w:t>
            </w:r>
          </w:p>
        </w:tc>
        <w:tc>
          <w:tcPr>
            <w:tcW w:w="117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5210663</w:t>
            </w:r>
          </w:p>
        </w:tc>
      </w:tr>
    </w:tbl>
    <w:p w:rsidR="00B51372" w:rsidRPr="00AF4C99" w:rsidRDefault="00B51372" w:rsidP="00707480">
      <w:pPr>
        <w:pStyle w:val="HTMLPreformatted"/>
        <w:shd w:val="clear" w:color="auto" w:fill="FFFFFF"/>
        <w:wordWrap w:val="0"/>
        <w:rPr>
          <w:rStyle w:val="gnkrckgcgsb"/>
          <w:rFonts w:ascii="Times New Roman" w:hAnsi="Times New Roman" w:cs="Times New Roman"/>
          <w:color w:val="000000"/>
          <w:bdr w:val="none" w:sz="0" w:space="0" w:color="auto" w:frame="1"/>
        </w:rPr>
      </w:pPr>
    </w:p>
    <w:p w:rsidR="00806257" w:rsidRDefault="000F7824" w:rsidP="00806257">
      <w:pPr>
        <w:spacing w:line="240" w:lineRule="auto"/>
      </w:pPr>
      <w:r w:rsidRPr="00AF4C99">
        <w:t>Table A5</w:t>
      </w:r>
      <w:r w:rsidR="00806257" w:rsidRPr="00AF4C99">
        <w:t>: Results from GLMM (glmmTMB) testing for the influence of heterospecific</w:t>
      </w:r>
      <w:r w:rsidR="00806257">
        <w:t xml:space="preserve"> annual floral density and shrub blooming density on the frequency of pollinator floral visits and foraging bouts. </w:t>
      </w:r>
    </w:p>
    <w:tbl>
      <w:tblPr>
        <w:tblStyle w:val="PlainTable2"/>
        <w:tblpPr w:leftFromText="180" w:rightFromText="180" w:vertAnchor="text" w:horzAnchor="margin" w:tblpXSpec="center" w:tblpY="202"/>
        <w:tblW w:w="9175" w:type="dxa"/>
        <w:tblLook w:val="06A0" w:firstRow="1" w:lastRow="0" w:firstColumn="1" w:lastColumn="0" w:noHBand="1" w:noVBand="1"/>
      </w:tblPr>
      <w:tblGrid>
        <w:gridCol w:w="2425"/>
        <w:gridCol w:w="1265"/>
        <w:gridCol w:w="900"/>
        <w:gridCol w:w="1255"/>
        <w:gridCol w:w="990"/>
        <w:gridCol w:w="1080"/>
        <w:gridCol w:w="1260"/>
      </w:tblGrid>
      <w:tr w:rsidR="00203F98" w:rsidRPr="00005812" w:rsidTr="00AF4C99">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25" w:type="dxa"/>
          </w:tcPr>
          <w:p w:rsidR="00203F98" w:rsidRPr="00AF4C99" w:rsidRDefault="00203F98" w:rsidP="00886F90">
            <w:pPr>
              <w:jc w:val="center"/>
              <w:rPr>
                <w:b w:val="0"/>
                <w:sz w:val="22"/>
                <w:szCs w:val="22"/>
              </w:rPr>
            </w:pPr>
          </w:p>
        </w:tc>
        <w:tc>
          <w:tcPr>
            <w:tcW w:w="3420" w:type="dxa"/>
            <w:gridSpan w:val="3"/>
          </w:tcPr>
          <w:p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Total flower visits</w:t>
            </w:r>
          </w:p>
        </w:tc>
        <w:tc>
          <w:tcPr>
            <w:tcW w:w="3330" w:type="dxa"/>
            <w:gridSpan w:val="3"/>
          </w:tcPr>
          <w:p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Foraging bouts</w:t>
            </w:r>
          </w:p>
        </w:tc>
      </w:tr>
      <w:tr w:rsidR="00D450FE" w:rsidRPr="00005812" w:rsidTr="00AF4C99">
        <w:trPr>
          <w:trHeight w:val="234"/>
        </w:trPr>
        <w:tc>
          <w:tcPr>
            <w:cnfStyle w:val="001000000000" w:firstRow="0" w:lastRow="0" w:firstColumn="1" w:lastColumn="0" w:oddVBand="0" w:evenVBand="0" w:oddHBand="0" w:evenHBand="0" w:firstRowFirstColumn="0" w:firstRowLastColumn="0" w:lastRowFirstColumn="0" w:lastRowLastColumn="0"/>
            <w:tcW w:w="2425" w:type="dxa"/>
          </w:tcPr>
          <w:p w:rsidR="00D450FE" w:rsidRPr="00AF4C99" w:rsidRDefault="00D450FE" w:rsidP="008F5CDE">
            <w:pPr>
              <w:jc w:val="center"/>
              <w:rPr>
                <w:b w:val="0"/>
                <w:sz w:val="22"/>
                <w:szCs w:val="22"/>
                <w:u w:val="single"/>
              </w:rPr>
            </w:pPr>
          </w:p>
        </w:tc>
        <w:tc>
          <w:tcPr>
            <w:tcW w:w="1265" w:type="dxa"/>
          </w:tcPr>
          <w:p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900" w:type="dxa"/>
          </w:tcPr>
          <w:p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55" w:type="dxa"/>
          </w:tcPr>
          <w:p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c>
          <w:tcPr>
            <w:tcW w:w="990" w:type="dxa"/>
          </w:tcPr>
          <w:p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1080" w:type="dxa"/>
          </w:tcPr>
          <w:p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60" w:type="dxa"/>
          </w:tcPr>
          <w:p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r>
      <w:tr w:rsidR="00D450FE" w:rsidRPr="00005812" w:rsidTr="00AF4C99">
        <w:trPr>
          <w:trHeight w:val="275"/>
        </w:trPr>
        <w:tc>
          <w:tcPr>
            <w:cnfStyle w:val="001000000000" w:firstRow="0" w:lastRow="0" w:firstColumn="1" w:lastColumn="0" w:oddVBand="0" w:evenVBand="0" w:oddHBand="0" w:evenHBand="0" w:firstRowFirstColumn="0" w:firstRowLastColumn="0" w:lastRowFirstColumn="0" w:lastRowLastColumn="0"/>
            <w:tcW w:w="2425" w:type="dxa"/>
          </w:tcPr>
          <w:p w:rsidR="00D450FE" w:rsidRPr="008F5CDE" w:rsidRDefault="00D450FE" w:rsidP="008F5CDE">
            <w:pPr>
              <w:jc w:val="center"/>
              <w:rPr>
                <w:b w:val="0"/>
                <w:sz w:val="20"/>
                <w:szCs w:val="20"/>
              </w:rPr>
            </w:pPr>
            <w:r w:rsidRPr="008F5CDE">
              <w:rPr>
                <w:b w:val="0"/>
                <w:sz w:val="20"/>
                <w:szCs w:val="20"/>
              </w:rPr>
              <w:t>Microsite (shrub)</w:t>
            </w:r>
          </w:p>
        </w:tc>
        <w:tc>
          <w:tcPr>
            <w:tcW w:w="1265"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660</w:t>
            </w:r>
          </w:p>
        </w:tc>
        <w:tc>
          <w:tcPr>
            <w:tcW w:w="90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655</w:t>
            </w:r>
          </w:p>
          <w:p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55"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0774</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3019</w:t>
            </w:r>
          </w:p>
        </w:tc>
        <w:tc>
          <w:tcPr>
            <w:tcW w:w="108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0412</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475</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rsidTr="00AF4C99">
        <w:trPr>
          <w:trHeight w:val="293"/>
        </w:trPr>
        <w:tc>
          <w:tcPr>
            <w:cnfStyle w:val="001000000000" w:firstRow="0" w:lastRow="0" w:firstColumn="1" w:lastColumn="0" w:oddVBand="0" w:evenVBand="0" w:oddHBand="0" w:evenHBand="0" w:firstRowFirstColumn="0" w:firstRowLastColumn="0" w:lastRowFirstColumn="0" w:lastRowLastColumn="0"/>
            <w:tcW w:w="2425" w:type="dxa"/>
          </w:tcPr>
          <w:p w:rsidR="00D450FE" w:rsidRPr="008F5CDE" w:rsidRDefault="00D450FE" w:rsidP="008F5CDE">
            <w:pPr>
              <w:jc w:val="center"/>
              <w:rPr>
                <w:b w:val="0"/>
                <w:sz w:val="20"/>
                <w:szCs w:val="20"/>
              </w:rPr>
            </w:pPr>
            <w:r w:rsidRPr="008F5CDE">
              <w:rPr>
                <w:b w:val="0"/>
                <w:sz w:val="20"/>
                <w:szCs w:val="20"/>
              </w:rPr>
              <w:t>Blooming (bloom)</w:t>
            </w:r>
          </w:p>
        </w:tc>
        <w:tc>
          <w:tcPr>
            <w:tcW w:w="1265"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396</w:t>
            </w:r>
          </w:p>
        </w:tc>
        <w:tc>
          <w:tcPr>
            <w:tcW w:w="90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7.4645</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441e-14</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4571</w:t>
            </w:r>
          </w:p>
        </w:tc>
        <w:tc>
          <w:tcPr>
            <w:tcW w:w="108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73.6776</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lt; 2e-16</w:t>
            </w:r>
          </w:p>
          <w:p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rsidTr="00AF4C99">
        <w:trPr>
          <w:trHeight w:val="320"/>
        </w:trPr>
        <w:tc>
          <w:tcPr>
            <w:cnfStyle w:val="001000000000" w:firstRow="0" w:lastRow="0" w:firstColumn="1" w:lastColumn="0" w:oddVBand="0" w:evenVBand="0" w:oddHBand="0" w:evenHBand="0" w:firstRowFirstColumn="0" w:firstRowLastColumn="0" w:lastRowFirstColumn="0" w:lastRowLastColumn="0"/>
            <w:tcW w:w="2425" w:type="dxa"/>
          </w:tcPr>
          <w:p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084</w:t>
            </w:r>
          </w:p>
        </w:tc>
        <w:tc>
          <w:tcPr>
            <w:tcW w:w="90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8.8892</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2869</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943</w:t>
            </w:r>
          </w:p>
        </w:tc>
        <w:tc>
          <w:tcPr>
            <w:tcW w:w="108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6.2673</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1230</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rsidTr="00AF4C99">
        <w:trPr>
          <w:trHeight w:val="497"/>
        </w:trPr>
        <w:tc>
          <w:tcPr>
            <w:cnfStyle w:val="001000000000" w:firstRow="0" w:lastRow="0" w:firstColumn="1" w:lastColumn="0" w:oddVBand="0" w:evenVBand="0" w:oddHBand="0" w:evenHBand="0" w:firstRowFirstColumn="0" w:firstRowLastColumn="0" w:lastRowFirstColumn="0" w:lastRowLastColumn="0"/>
            <w:tcW w:w="2425" w:type="dxa"/>
          </w:tcPr>
          <w:p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Heterospecific</w:t>
            </w:r>
          </w:p>
          <w:p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 annual bloom density</w:t>
            </w:r>
          </w:p>
        </w:tc>
        <w:tc>
          <w:tcPr>
            <w:tcW w:w="1265"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13</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2.9358</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6636</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86</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2393</w:t>
            </w:r>
          </w:p>
          <w:p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950</w:t>
            </w:r>
          </w:p>
          <w:p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rsidTr="00AF4C99">
        <w:trPr>
          <w:trHeight w:val="233"/>
        </w:trPr>
        <w:tc>
          <w:tcPr>
            <w:cnfStyle w:val="001000000000" w:firstRow="0" w:lastRow="0" w:firstColumn="1" w:lastColumn="0" w:oddVBand="0" w:evenVBand="0" w:oddHBand="0" w:evenHBand="0" w:firstRowFirstColumn="0" w:firstRowLastColumn="0" w:lastRowFirstColumn="0" w:lastRowLastColumn="0"/>
            <w:tcW w:w="2425" w:type="dxa"/>
          </w:tcPr>
          <w:p w:rsidR="00D450FE" w:rsidRPr="008F5CDE" w:rsidRDefault="00D450FE" w:rsidP="008F5CDE">
            <w:pPr>
              <w:jc w:val="center"/>
              <w:rPr>
                <w:b w:val="0"/>
                <w:sz w:val="20"/>
                <w:szCs w:val="20"/>
              </w:rPr>
            </w:pPr>
            <w:r w:rsidRPr="008F5CDE">
              <w:rPr>
                <w:b w:val="0"/>
                <w:sz w:val="20"/>
                <w:szCs w:val="20"/>
              </w:rPr>
              <w:t>Microsite (shrub)</w:t>
            </w:r>
          </w:p>
        </w:tc>
        <w:tc>
          <w:tcPr>
            <w:tcW w:w="1265"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289</w:t>
            </w:r>
          </w:p>
        </w:tc>
        <w:tc>
          <w:tcPr>
            <w:tcW w:w="90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7437</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55"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3008</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1539</w:t>
            </w:r>
          </w:p>
        </w:tc>
        <w:tc>
          <w:tcPr>
            <w:tcW w:w="108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5234</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343</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rsidR="00D450FE" w:rsidRPr="008F5CDE" w:rsidRDefault="00D450FE" w:rsidP="008F5CDE">
            <w:pPr>
              <w:jc w:val="center"/>
              <w:rPr>
                <w:b w:val="0"/>
                <w:sz w:val="20"/>
                <w:szCs w:val="20"/>
              </w:rPr>
            </w:pPr>
            <w:r w:rsidRPr="008F5CDE">
              <w:rPr>
                <w:b w:val="0"/>
                <w:sz w:val="20"/>
                <w:szCs w:val="20"/>
              </w:rPr>
              <w:t>Blooming (bloom)</w:t>
            </w:r>
          </w:p>
        </w:tc>
        <w:tc>
          <w:tcPr>
            <w:tcW w:w="1265"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1662</w:t>
            </w:r>
          </w:p>
        </w:tc>
        <w:tc>
          <w:tcPr>
            <w:tcW w:w="90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9.3038</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627e-10</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0875</w:t>
            </w:r>
          </w:p>
        </w:tc>
        <w:tc>
          <w:tcPr>
            <w:tcW w:w="108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2.3453</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55e-13</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7598</w:t>
            </w:r>
          </w:p>
        </w:tc>
        <w:tc>
          <w:tcPr>
            <w:tcW w:w="90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7.9027 </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4936</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296</w:t>
            </w:r>
          </w:p>
        </w:tc>
        <w:tc>
          <w:tcPr>
            <w:tcW w:w="108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9695</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580</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rsidTr="00AF4C99">
        <w:trPr>
          <w:trHeight w:val="537"/>
        </w:trPr>
        <w:tc>
          <w:tcPr>
            <w:cnfStyle w:val="001000000000" w:firstRow="0" w:lastRow="0" w:firstColumn="1" w:lastColumn="0" w:oddVBand="0" w:evenVBand="0" w:oddHBand="0" w:evenHBand="0" w:firstRowFirstColumn="0" w:firstRowLastColumn="0" w:lastRowFirstColumn="0" w:lastRowLastColumn="0"/>
            <w:tcW w:w="2425" w:type="dxa"/>
          </w:tcPr>
          <w:p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Heterospecific </w:t>
            </w:r>
          </w:p>
          <w:p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blooming shrub density</w:t>
            </w:r>
          </w:p>
        </w:tc>
        <w:tc>
          <w:tcPr>
            <w:tcW w:w="1265"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94</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4568</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227438 </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124</w:t>
            </w:r>
          </w:p>
          <w:p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6964</w:t>
            </w:r>
          </w:p>
          <w:p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40400 </w:t>
            </w:r>
          </w:p>
          <w:p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rsidR="00806257" w:rsidRDefault="00806257" w:rsidP="00595DF4">
      <w:pPr>
        <w:pStyle w:val="Heading2"/>
        <w:spacing w:line="480" w:lineRule="auto"/>
      </w:pPr>
      <w:bookmarkStart w:id="15" w:name="_Toc532565898"/>
    </w:p>
    <w:p w:rsidR="000F7824" w:rsidRDefault="000F7824" w:rsidP="000F7824">
      <w:pPr>
        <w:spacing w:line="240" w:lineRule="auto"/>
      </w:pPr>
      <w:r>
        <w:t xml:space="preserve">Table A6: Results from post-hoc test (lsmeans, Tukey’s) for the Gamma generalized linear mixed model on significant interaction for proportion of flowers visited. </w:t>
      </w:r>
      <w:r w:rsidRPr="00BA750B">
        <w:t>Significance was denoted at α = 0.05 and shown in bold.</w:t>
      </w:r>
      <w:r>
        <w:t xml:space="preserve"> </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0F7824" w:rsidRPr="00AF4C99" w:rsidTr="00886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rsidR="000F7824" w:rsidRPr="00AF4C99" w:rsidRDefault="000F7824" w:rsidP="00886F90">
            <w:pPr>
              <w:pStyle w:val="HTMLPreformatted"/>
              <w:wordWrap w:val="0"/>
              <w:jc w:val="center"/>
              <w:rPr>
                <w:rStyle w:val="gnkrckgcgsb"/>
                <w:rFonts w:ascii="Times New Roman" w:hAnsi="Times New Roman" w:cs="Times New Roman"/>
                <w:b w:val="0"/>
                <w:color w:val="000000"/>
                <w:bdr w:val="none" w:sz="0" w:space="0" w:color="auto" w:frame="1"/>
              </w:rPr>
            </w:pPr>
          </w:p>
        </w:tc>
        <w:tc>
          <w:tcPr>
            <w:tcW w:w="6193" w:type="dxa"/>
            <w:gridSpan w:val="4"/>
          </w:tcPr>
          <w:p w:rsidR="000F7824" w:rsidRPr="00AF4C99" w:rsidRDefault="000F7824" w:rsidP="00886F9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oportion of flowers visited</w:t>
            </w:r>
          </w:p>
        </w:tc>
      </w:tr>
      <w:tr w:rsidR="000F7824" w:rsidRPr="00AF4C99" w:rsidTr="00886F90">
        <w:tc>
          <w:tcPr>
            <w:cnfStyle w:val="001000000000" w:firstRow="0" w:lastRow="0" w:firstColumn="1" w:lastColumn="0" w:oddVBand="0" w:evenVBand="0" w:oddHBand="0" w:evenHBand="0" w:firstRowFirstColumn="0" w:firstRowLastColumn="0" w:lastRowFirstColumn="0" w:lastRowLastColumn="0"/>
            <w:tcW w:w="3055" w:type="dxa"/>
          </w:tcPr>
          <w:p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Contrast</w:t>
            </w:r>
          </w:p>
        </w:tc>
        <w:tc>
          <w:tcPr>
            <w:tcW w:w="198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Estimate</w:t>
            </w:r>
          </w:p>
        </w:tc>
        <w:tc>
          <w:tcPr>
            <w:tcW w:w="171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SE</w:t>
            </w:r>
          </w:p>
        </w:tc>
        <w:tc>
          <w:tcPr>
            <w:tcW w:w="1363"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t.ratio</w:t>
            </w:r>
          </w:p>
        </w:tc>
        <w:tc>
          <w:tcPr>
            <w:tcW w:w="114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p</w:t>
            </w:r>
          </w:p>
        </w:tc>
      </w:tr>
      <w:tr w:rsidR="000F7824" w:rsidRPr="00AF4C99" w:rsidTr="00886F90">
        <w:tc>
          <w:tcPr>
            <w:cnfStyle w:val="001000000000" w:firstRow="0" w:lastRow="0" w:firstColumn="1" w:lastColumn="0" w:oddVBand="0" w:evenVBand="0" w:oddHBand="0" w:evenHBand="0" w:firstRowFirstColumn="0" w:firstRowLastColumn="0" w:lastRowFirstColumn="0" w:lastRowLastColumn="0"/>
            <w:tcW w:w="3055" w:type="dxa"/>
          </w:tcPr>
          <w:p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ost,open</w:t>
            </w:r>
          </w:p>
        </w:tc>
        <w:tc>
          <w:tcPr>
            <w:tcW w:w="198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3537548</w:t>
            </w:r>
          </w:p>
        </w:tc>
        <w:tc>
          <w:tcPr>
            <w:tcW w:w="171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4843350</w:t>
            </w:r>
          </w:p>
        </w:tc>
        <w:tc>
          <w:tcPr>
            <w:tcW w:w="1363"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0.730  </w:t>
            </w:r>
          </w:p>
        </w:tc>
        <w:tc>
          <w:tcPr>
            <w:tcW w:w="114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8849</w:t>
            </w:r>
          </w:p>
        </w:tc>
      </w:tr>
      <w:tr w:rsidR="000F7824" w:rsidRPr="00AF4C99" w:rsidTr="00886F90">
        <w:tc>
          <w:tcPr>
            <w:cnfStyle w:val="001000000000" w:firstRow="0" w:lastRow="0" w:firstColumn="1" w:lastColumn="0" w:oddVBand="0" w:evenVBand="0" w:oddHBand="0" w:evenHBand="0" w:firstRowFirstColumn="0" w:firstRowLastColumn="0" w:lastRowFirstColumn="0" w:lastRowLastColumn="0"/>
            <w:tcW w:w="3055" w:type="dxa"/>
          </w:tcPr>
          <w:p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re,shrub</w:t>
            </w:r>
          </w:p>
        </w:tc>
        <w:tc>
          <w:tcPr>
            <w:tcW w:w="198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50042</w:t>
            </w:r>
          </w:p>
        </w:tc>
        <w:tc>
          <w:tcPr>
            <w:tcW w:w="171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29773</w:t>
            </w:r>
          </w:p>
        </w:tc>
        <w:tc>
          <w:tcPr>
            <w:tcW w:w="1363"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003  </w:t>
            </w:r>
          </w:p>
        </w:tc>
        <w:tc>
          <w:tcPr>
            <w:tcW w:w="114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7479</w:t>
            </w:r>
          </w:p>
        </w:tc>
      </w:tr>
      <w:tr w:rsidR="000F7824" w:rsidRPr="00AF4C99" w:rsidTr="00886F90">
        <w:tc>
          <w:tcPr>
            <w:cnfStyle w:val="001000000000" w:firstRow="0" w:lastRow="0" w:firstColumn="1" w:lastColumn="0" w:oddVBand="0" w:evenVBand="0" w:oddHBand="0" w:evenHBand="0" w:firstRowFirstColumn="0" w:firstRowLastColumn="0" w:lastRowFirstColumn="0" w:lastRowLastColumn="0"/>
            <w:tcW w:w="3055" w:type="dxa"/>
          </w:tcPr>
          <w:p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ost,shrub</w:t>
            </w:r>
          </w:p>
        </w:tc>
        <w:tc>
          <w:tcPr>
            <w:tcW w:w="198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5930471</w:t>
            </w:r>
          </w:p>
        </w:tc>
        <w:tc>
          <w:tcPr>
            <w:tcW w:w="171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775466</w:t>
            </w:r>
          </w:p>
        </w:tc>
        <w:tc>
          <w:tcPr>
            <w:tcW w:w="1363"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815  </w:t>
            </w:r>
          </w:p>
        </w:tc>
        <w:tc>
          <w:tcPr>
            <w:tcW w:w="114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660</w:t>
            </w:r>
          </w:p>
        </w:tc>
      </w:tr>
      <w:tr w:rsidR="000F7824" w:rsidRPr="00AF4C99" w:rsidTr="00886F90">
        <w:trPr>
          <w:trHeight w:val="275"/>
        </w:trPr>
        <w:tc>
          <w:tcPr>
            <w:cnfStyle w:val="001000000000" w:firstRow="0" w:lastRow="0" w:firstColumn="1" w:lastColumn="0" w:oddVBand="0" w:evenVBand="0" w:oddHBand="0" w:evenHBand="0" w:firstRowFirstColumn="0" w:firstRowLastColumn="0" w:lastRowFirstColumn="0" w:lastRowLastColumn="0"/>
            <w:tcW w:w="3055" w:type="dxa"/>
          </w:tcPr>
          <w:p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ost,open - pre,shrub</w:t>
            </w:r>
          </w:p>
        </w:tc>
        <w:tc>
          <w:tcPr>
            <w:tcW w:w="198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1587589</w:t>
            </w:r>
          </w:p>
        </w:tc>
        <w:tc>
          <w:tcPr>
            <w:tcW w:w="171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384195</w:t>
            </w:r>
          </w:p>
        </w:tc>
        <w:tc>
          <w:tcPr>
            <w:tcW w:w="1363"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382  </w:t>
            </w:r>
          </w:p>
        </w:tc>
        <w:tc>
          <w:tcPr>
            <w:tcW w:w="1140" w:type="dxa"/>
          </w:tcPr>
          <w:p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106</w:t>
            </w:r>
          </w:p>
        </w:tc>
      </w:tr>
      <w:tr w:rsidR="000F7824" w:rsidRPr="00AF4C99" w:rsidTr="00886F90">
        <w:trPr>
          <w:trHeight w:val="162"/>
        </w:trPr>
        <w:tc>
          <w:tcPr>
            <w:cnfStyle w:val="001000000000" w:firstRow="0" w:lastRow="0" w:firstColumn="1" w:lastColumn="0" w:oddVBand="0" w:evenVBand="0" w:oddHBand="0" w:evenHBand="0" w:firstRowFirstColumn="0" w:firstRowLastColumn="0" w:lastRowFirstColumn="0" w:lastRowLastColumn="0"/>
            <w:tcW w:w="3055" w:type="dxa"/>
          </w:tcPr>
          <w:p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lastRenderedPageBreak/>
              <w:t>post,open - post,shrub</w:t>
            </w:r>
          </w:p>
        </w:tc>
        <w:tc>
          <w:tcPr>
            <w:tcW w:w="198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2392924</w:t>
            </w:r>
          </w:p>
        </w:tc>
        <w:tc>
          <w:tcPr>
            <w:tcW w:w="171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9113159</w:t>
            </w:r>
          </w:p>
        </w:tc>
        <w:tc>
          <w:tcPr>
            <w:tcW w:w="1363"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360  </w:t>
            </w:r>
          </w:p>
        </w:tc>
        <w:tc>
          <w:tcPr>
            <w:tcW w:w="114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247</w:t>
            </w:r>
          </w:p>
        </w:tc>
      </w:tr>
      <w:tr w:rsidR="000F7824" w:rsidRPr="00AF4C99" w:rsidTr="00886F90">
        <w:trPr>
          <w:trHeight w:val="293"/>
        </w:trPr>
        <w:tc>
          <w:tcPr>
            <w:cnfStyle w:val="001000000000" w:firstRow="0" w:lastRow="0" w:firstColumn="1" w:lastColumn="0" w:oddVBand="0" w:evenVBand="0" w:oddHBand="0" w:evenHBand="0" w:firstRowFirstColumn="0" w:firstRowLastColumn="0" w:lastRowFirstColumn="0" w:lastRowLastColumn="0"/>
            <w:tcW w:w="3055" w:type="dxa"/>
          </w:tcPr>
          <w:p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shrub - post,shrub</w:t>
            </w:r>
          </w:p>
        </w:tc>
        <w:tc>
          <w:tcPr>
            <w:tcW w:w="198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3980513</w:t>
            </w:r>
          </w:p>
        </w:tc>
        <w:tc>
          <w:tcPr>
            <w:tcW w:w="1710"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5952906</w:t>
            </w:r>
          </w:p>
        </w:tc>
        <w:tc>
          <w:tcPr>
            <w:tcW w:w="1363" w:type="dxa"/>
          </w:tcPr>
          <w:p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4.028  </w:t>
            </w:r>
          </w:p>
        </w:tc>
        <w:tc>
          <w:tcPr>
            <w:tcW w:w="1140" w:type="dxa"/>
          </w:tcPr>
          <w:p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003</w:t>
            </w:r>
          </w:p>
        </w:tc>
      </w:tr>
    </w:tbl>
    <w:p w:rsidR="00806257" w:rsidRDefault="00806257" w:rsidP="00595DF4">
      <w:pPr>
        <w:pStyle w:val="Heading2"/>
        <w:spacing w:line="480" w:lineRule="auto"/>
      </w:pPr>
    </w:p>
    <w:p w:rsidR="00B51372" w:rsidRPr="00C50B1B" w:rsidRDefault="00B51372" w:rsidP="00595DF4">
      <w:pPr>
        <w:pStyle w:val="Heading2"/>
        <w:spacing w:line="480" w:lineRule="auto"/>
      </w:pPr>
      <w:r w:rsidRPr="00C50B1B">
        <w:t>Sensitivity of arthropod community models</w:t>
      </w:r>
      <w:bookmarkEnd w:id="15"/>
    </w:p>
    <w:p w:rsidR="00B51372" w:rsidRPr="00174190" w:rsidRDefault="000F7824" w:rsidP="00707480">
      <w:pPr>
        <w:spacing w:line="480" w:lineRule="auto"/>
      </w:pPr>
      <w:r>
        <w:t>Table A7</w:t>
      </w:r>
      <w:r w:rsidR="00B51372">
        <w:t>: Negative binomial GLMM (glmer.nb, lme4)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B51372" w:rsidRPr="00D73332"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B51372" w:rsidRPr="00D73332" w:rsidRDefault="00B51372" w:rsidP="00DF55E7">
            <w:pPr>
              <w:jc w:val="center"/>
              <w:rPr>
                <w:b w:val="0"/>
                <w:sz w:val="22"/>
                <w:szCs w:val="22"/>
              </w:rPr>
            </w:pPr>
          </w:p>
        </w:tc>
        <w:tc>
          <w:tcPr>
            <w:tcW w:w="3965" w:type="dxa"/>
            <w:gridSpan w:val="3"/>
          </w:tcPr>
          <w:p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Melyridae: included)</w:t>
            </w:r>
          </w:p>
        </w:tc>
        <w:tc>
          <w:tcPr>
            <w:tcW w:w="3870" w:type="dxa"/>
            <w:gridSpan w:val="3"/>
          </w:tcPr>
          <w:p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Melyridae: abundance only</w:t>
            </w:r>
          </w:p>
        </w:tc>
      </w:tr>
      <w:tr w:rsidR="00B51372" w:rsidRPr="00D73332" w:rsidTr="00707480">
        <w:tc>
          <w:tcPr>
            <w:cnfStyle w:val="001000000000" w:firstRow="0" w:lastRow="0" w:firstColumn="1" w:lastColumn="0" w:oddVBand="0" w:evenVBand="0" w:oddHBand="0" w:evenHBand="0" w:firstRowFirstColumn="0" w:firstRowLastColumn="0" w:lastRowFirstColumn="0" w:lastRowLastColumn="0"/>
            <w:tcW w:w="2065" w:type="dxa"/>
          </w:tcPr>
          <w:p w:rsidR="00B51372" w:rsidRPr="00D73332" w:rsidRDefault="00B51372" w:rsidP="00DF55E7">
            <w:pPr>
              <w:jc w:val="center"/>
              <w:rPr>
                <w:b w:val="0"/>
                <w:sz w:val="20"/>
                <w:szCs w:val="20"/>
              </w:rPr>
            </w:pPr>
          </w:p>
        </w:tc>
        <w:tc>
          <w:tcPr>
            <w:tcW w:w="135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35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08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B51372" w:rsidRPr="00D73332" w:rsidTr="00707480">
        <w:trPr>
          <w:trHeight w:val="260"/>
        </w:trPr>
        <w:tc>
          <w:tcPr>
            <w:cnfStyle w:val="001000000000" w:firstRow="0" w:lastRow="0" w:firstColumn="1" w:lastColumn="0" w:oddVBand="0" w:evenVBand="0" w:oddHBand="0" w:evenHBand="0" w:firstRowFirstColumn="0" w:firstRowLastColumn="0" w:lastRowFirstColumn="0" w:lastRowLastColumn="0"/>
            <w:tcW w:w="2065" w:type="dxa"/>
          </w:tcPr>
          <w:p w:rsidR="00B51372" w:rsidRPr="00D73332" w:rsidRDefault="00B51372" w:rsidP="00DF55E7">
            <w:pPr>
              <w:jc w:val="center"/>
              <w:rPr>
                <w:b w:val="0"/>
                <w:sz w:val="20"/>
                <w:szCs w:val="20"/>
              </w:rPr>
            </w:pPr>
            <w:r w:rsidRPr="00D73332">
              <w:rPr>
                <w:b w:val="0"/>
                <w:sz w:val="20"/>
                <w:szCs w:val="20"/>
              </w:rPr>
              <w:t>Microsite (shrub)</w:t>
            </w:r>
          </w:p>
        </w:tc>
        <w:tc>
          <w:tcPr>
            <w:tcW w:w="1350"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09872</w:t>
            </w:r>
          </w:p>
        </w:tc>
        <w:tc>
          <w:tcPr>
            <w:tcW w:w="1350"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808</w:t>
            </w:r>
          </w:p>
        </w:tc>
        <w:tc>
          <w:tcPr>
            <w:tcW w:w="1265"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1787</w:t>
            </w:r>
          </w:p>
        </w:tc>
        <w:tc>
          <w:tcPr>
            <w:tcW w:w="1440"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1920</w:t>
            </w:r>
          </w:p>
        </w:tc>
        <w:tc>
          <w:tcPr>
            <w:tcW w:w="1080"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8.0394</w:t>
            </w:r>
          </w:p>
        </w:tc>
        <w:tc>
          <w:tcPr>
            <w:tcW w:w="135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0&lt;0.0001</w:t>
            </w:r>
          </w:p>
        </w:tc>
      </w:tr>
      <w:tr w:rsidR="00B51372" w:rsidRPr="00D73332" w:rsidTr="00707480">
        <w:tc>
          <w:tcPr>
            <w:cnfStyle w:val="001000000000" w:firstRow="0" w:lastRow="0" w:firstColumn="1" w:lastColumn="0" w:oddVBand="0" w:evenVBand="0" w:oddHBand="0" w:evenHBand="0" w:firstRowFirstColumn="0" w:firstRowLastColumn="0" w:lastRowFirstColumn="0" w:lastRowLastColumn="0"/>
            <w:tcW w:w="2065" w:type="dxa"/>
          </w:tcPr>
          <w:p w:rsidR="00B51372" w:rsidRPr="00D73332" w:rsidRDefault="00B51372" w:rsidP="00DF55E7">
            <w:pPr>
              <w:jc w:val="center"/>
              <w:rPr>
                <w:b w:val="0"/>
                <w:sz w:val="20"/>
                <w:szCs w:val="20"/>
              </w:rPr>
            </w:pPr>
            <w:r w:rsidRPr="00D73332">
              <w:rPr>
                <w:b w:val="0"/>
                <w:sz w:val="20"/>
                <w:szCs w:val="20"/>
              </w:rPr>
              <w:t>Blooming (in bloom)</w:t>
            </w:r>
          </w:p>
        </w:tc>
        <w:tc>
          <w:tcPr>
            <w:tcW w:w="1350"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39280</w:t>
            </w:r>
          </w:p>
        </w:tc>
        <w:tc>
          <w:tcPr>
            <w:tcW w:w="1350"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3.553</w:t>
            </w:r>
          </w:p>
        </w:tc>
        <w:tc>
          <w:tcPr>
            <w:tcW w:w="1265"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lt;0.00001</w:t>
            </w:r>
          </w:p>
        </w:tc>
        <w:tc>
          <w:tcPr>
            <w:tcW w:w="1440"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2989</w:t>
            </w:r>
          </w:p>
        </w:tc>
        <w:tc>
          <w:tcPr>
            <w:tcW w:w="108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3.3485</w:t>
            </w:r>
          </w:p>
        </w:tc>
        <w:tc>
          <w:tcPr>
            <w:tcW w:w="135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67267</w:t>
            </w:r>
          </w:p>
        </w:tc>
      </w:tr>
      <w:tr w:rsidR="00B51372" w:rsidRPr="00D73332" w:rsidTr="00707480">
        <w:tc>
          <w:tcPr>
            <w:cnfStyle w:val="001000000000" w:firstRow="0" w:lastRow="0" w:firstColumn="1" w:lastColumn="0" w:oddVBand="0" w:evenVBand="0" w:oddHBand="0" w:evenHBand="0" w:firstRowFirstColumn="0" w:firstRowLastColumn="0" w:lastRowFirstColumn="0" w:lastRowLastColumn="0"/>
            <w:tcW w:w="2065" w:type="dxa"/>
          </w:tcPr>
          <w:p w:rsidR="00B51372" w:rsidRPr="00D73332" w:rsidRDefault="00B51372" w:rsidP="00DF55E7">
            <w:pPr>
              <w:jc w:val="center"/>
              <w:rPr>
                <w:b w:val="0"/>
                <w:sz w:val="20"/>
                <w:szCs w:val="20"/>
              </w:rPr>
            </w:pPr>
            <w:r w:rsidRPr="00D73332">
              <w:rPr>
                <w:b w:val="0"/>
                <w:sz w:val="20"/>
                <w:szCs w:val="20"/>
              </w:rPr>
              <w:t>Microsite * Blooming</w:t>
            </w:r>
          </w:p>
        </w:tc>
        <w:tc>
          <w:tcPr>
            <w:tcW w:w="135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35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265"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440"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6521</w:t>
            </w:r>
          </w:p>
        </w:tc>
        <w:tc>
          <w:tcPr>
            <w:tcW w:w="1080" w:type="dxa"/>
          </w:tcPr>
          <w:p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7.1290</w:t>
            </w:r>
          </w:p>
        </w:tc>
        <w:tc>
          <w:tcPr>
            <w:tcW w:w="1350" w:type="dxa"/>
          </w:tcPr>
          <w:p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07585</w:t>
            </w:r>
          </w:p>
        </w:tc>
      </w:tr>
    </w:tbl>
    <w:p w:rsidR="000F7824" w:rsidRPr="00D73332" w:rsidRDefault="000F7824" w:rsidP="00DF55E7">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rsidR="00B51372" w:rsidRPr="00D73332" w:rsidRDefault="000F7824"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Style w:val="gnkrckgcgsb"/>
          <w:rFonts w:ascii="Times New Roman" w:hAnsi="Times New Roman" w:cs="Times New Roman"/>
          <w:color w:val="000000"/>
          <w:sz w:val="24"/>
          <w:szCs w:val="24"/>
          <w:bdr w:val="none" w:sz="0" w:space="0" w:color="auto" w:frame="1"/>
        </w:rPr>
        <w:t>Table A8</w:t>
      </w:r>
      <w:r w:rsidR="00B51372" w:rsidRPr="00D73332">
        <w:rPr>
          <w:rStyle w:val="gnkrckgcgsb"/>
          <w:rFonts w:ascii="Times New Roman" w:hAnsi="Times New Roman" w:cs="Times New Roman"/>
          <w:color w:val="000000"/>
          <w:sz w:val="24"/>
          <w:szCs w:val="24"/>
          <w:bdr w:val="none" w:sz="0" w:space="0" w:color="auto" w:frame="1"/>
        </w:rPr>
        <w:t xml:space="preserve">: Post-hoc contrasts </w:t>
      </w:r>
      <w:r w:rsidR="00B51372" w:rsidRPr="00D73332">
        <w:rPr>
          <w:rFonts w:ascii="Times New Roman" w:hAnsi="Times New Roman" w:cs="Times New Roman"/>
          <w:color w:val="000000"/>
          <w:sz w:val="24"/>
          <w:szCs w:val="24"/>
        </w:rPr>
        <w:t xml:space="preserve">interaction for abundance (Melyridae only) for microsite by  </w:t>
      </w:r>
    </w:p>
    <w:p w:rsidR="00B51372" w:rsidRPr="00D73332" w:rsidRDefault="00B51372"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 xml:space="preserve">Blooming (lsmeans). </w:t>
      </w:r>
    </w:p>
    <w:p w:rsidR="00B51372" w:rsidRPr="00D73332" w:rsidRDefault="00B51372" w:rsidP="00DF55E7">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B51372" w:rsidRPr="00D73332" w:rsidTr="00707480">
        <w:trPr>
          <w:cnfStyle w:val="100000000000" w:firstRow="1" w:lastRow="0" w:firstColumn="0" w:lastColumn="0" w:oddVBand="0" w:evenVBand="0" w:oddHBand="0" w:evenHBand="0" w:firstRowFirstColumn="0" w:firstRowLastColumn="0" w:lastRowFirstColumn="0" w:lastRowLastColumn="0"/>
        </w:trPr>
        <w:tc>
          <w:tcPr>
            <w:tcW w:w="2515" w:type="dxa"/>
          </w:tcPr>
          <w:p w:rsidR="00B51372" w:rsidRPr="00D73332" w:rsidRDefault="00B51372" w:rsidP="00DF55E7">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1518" w:type="dxa"/>
          </w:tcPr>
          <w:p w:rsidR="00B51372" w:rsidRPr="00D73332" w:rsidRDefault="00B51372" w:rsidP="00DF55E7">
            <w:pPr>
              <w:jc w:val="center"/>
              <w:rPr>
                <w:b w:val="0"/>
              </w:rPr>
            </w:pPr>
            <w:r w:rsidRPr="00D73332">
              <w:rPr>
                <w:b w:val="0"/>
              </w:rPr>
              <w:t>Estimate</w:t>
            </w:r>
          </w:p>
        </w:tc>
        <w:tc>
          <w:tcPr>
            <w:tcW w:w="1558" w:type="dxa"/>
          </w:tcPr>
          <w:p w:rsidR="00B51372" w:rsidRPr="00D73332" w:rsidRDefault="00B51372" w:rsidP="00DF55E7">
            <w:pPr>
              <w:jc w:val="center"/>
              <w:rPr>
                <w:b w:val="0"/>
              </w:rPr>
            </w:pPr>
            <w:r w:rsidRPr="00D73332">
              <w:rPr>
                <w:b w:val="0"/>
              </w:rPr>
              <w:t>SE</w:t>
            </w:r>
          </w:p>
        </w:tc>
        <w:tc>
          <w:tcPr>
            <w:tcW w:w="1559" w:type="dxa"/>
          </w:tcPr>
          <w:p w:rsidR="00B51372" w:rsidRPr="00D73332" w:rsidRDefault="00B51372" w:rsidP="00DF55E7">
            <w:pPr>
              <w:jc w:val="center"/>
              <w:rPr>
                <w:b w:val="0"/>
              </w:rPr>
            </w:pPr>
            <w:r w:rsidRPr="00D73332">
              <w:rPr>
                <w:b w:val="0"/>
              </w:rPr>
              <w:t>Z</w:t>
            </w:r>
          </w:p>
        </w:tc>
        <w:tc>
          <w:tcPr>
            <w:tcW w:w="1559" w:type="dxa"/>
          </w:tcPr>
          <w:p w:rsidR="00B51372" w:rsidRPr="00D73332" w:rsidRDefault="00B51372" w:rsidP="00DF55E7">
            <w:pPr>
              <w:jc w:val="center"/>
              <w:rPr>
                <w:b w:val="0"/>
              </w:rPr>
            </w:pPr>
            <w:r w:rsidRPr="00D73332">
              <w:rPr>
                <w:b w:val="0"/>
              </w:rPr>
              <w:t>p</w:t>
            </w:r>
          </w:p>
        </w:tc>
      </w:tr>
      <w:tr w:rsidR="00B51372" w:rsidRPr="00D73332" w:rsidTr="00707480">
        <w:tc>
          <w:tcPr>
            <w:tcW w:w="2515"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open</w:t>
            </w:r>
          </w:p>
        </w:tc>
        <w:tc>
          <w:tcPr>
            <w:tcW w:w="151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2989089</w:t>
            </w:r>
          </w:p>
        </w:tc>
        <w:tc>
          <w:tcPr>
            <w:tcW w:w="155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1633482</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1.830  </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2592</w:t>
            </w:r>
          </w:p>
        </w:tc>
      </w:tr>
      <w:tr w:rsidR="00B51372" w:rsidRPr="00D73332" w:rsidTr="00707480">
        <w:tc>
          <w:tcPr>
            <w:tcW w:w="2515"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open</w:t>
            </w:r>
          </w:p>
        </w:tc>
        <w:tc>
          <w:tcPr>
            <w:tcW w:w="151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1.1920062</w:t>
            </w:r>
          </w:p>
        </w:tc>
        <w:tc>
          <w:tcPr>
            <w:tcW w:w="155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1932688</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6.168  </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rsidTr="00707480">
        <w:tc>
          <w:tcPr>
            <w:tcW w:w="2515"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shrub</w:t>
            </w:r>
          </w:p>
        </w:tc>
        <w:tc>
          <w:tcPr>
            <w:tcW w:w="151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8388073</w:t>
            </w:r>
          </w:p>
        </w:tc>
        <w:tc>
          <w:tcPr>
            <w:tcW w:w="155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1826136</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593  </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rsidTr="00707480">
        <w:tc>
          <w:tcPr>
            <w:tcW w:w="2515"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post,open - pre,shrub</w:t>
            </w:r>
          </w:p>
        </w:tc>
        <w:tc>
          <w:tcPr>
            <w:tcW w:w="151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8930973</w:t>
            </w:r>
          </w:p>
        </w:tc>
        <w:tc>
          <w:tcPr>
            <w:tcW w:w="155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1906721</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684  </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rsidTr="00707480">
        <w:tc>
          <w:tcPr>
            <w:tcW w:w="2515"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post,open - post,shrub</w:t>
            </w:r>
          </w:p>
        </w:tc>
        <w:tc>
          <w:tcPr>
            <w:tcW w:w="151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5398984</w:t>
            </w:r>
          </w:p>
        </w:tc>
        <w:tc>
          <w:tcPr>
            <w:tcW w:w="1558"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1799142</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3.001  </w:t>
            </w:r>
          </w:p>
        </w:tc>
        <w:tc>
          <w:tcPr>
            <w:tcW w:w="1559" w:type="dxa"/>
          </w:tcPr>
          <w:p w:rsidR="00B51372" w:rsidRPr="00D73332" w:rsidRDefault="00B51372" w:rsidP="00DF55E7">
            <w:pPr>
              <w:jc w:val="center"/>
              <w:rPr>
                <w:sz w:val="22"/>
                <w:szCs w:val="22"/>
              </w:rPr>
            </w:pPr>
            <w:r w:rsidRPr="00D73332">
              <w:rPr>
                <w:rStyle w:val="gnkrckgcgsb"/>
                <w:color w:val="000000"/>
                <w:sz w:val="22"/>
                <w:szCs w:val="22"/>
                <w:bdr w:val="none" w:sz="0" w:space="0" w:color="auto" w:frame="1"/>
              </w:rPr>
              <w:t>0.0143</w:t>
            </w:r>
          </w:p>
        </w:tc>
      </w:tr>
      <w:tr w:rsidR="00B51372" w:rsidRPr="00D73332" w:rsidTr="00707480">
        <w:tc>
          <w:tcPr>
            <w:tcW w:w="2515" w:type="dxa"/>
          </w:tcPr>
          <w:p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pre,shrub - post,shrub</w:t>
            </w:r>
          </w:p>
        </w:tc>
        <w:tc>
          <w:tcPr>
            <w:tcW w:w="1518" w:type="dxa"/>
          </w:tcPr>
          <w:p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3531989</w:t>
            </w:r>
          </w:p>
        </w:tc>
        <w:tc>
          <w:tcPr>
            <w:tcW w:w="1558" w:type="dxa"/>
          </w:tcPr>
          <w:p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1815186</w:t>
            </w:r>
          </w:p>
        </w:tc>
        <w:tc>
          <w:tcPr>
            <w:tcW w:w="1559" w:type="dxa"/>
          </w:tcPr>
          <w:p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 xml:space="preserve">-1.946  </w:t>
            </w:r>
          </w:p>
        </w:tc>
        <w:tc>
          <w:tcPr>
            <w:tcW w:w="1559" w:type="dxa"/>
          </w:tcPr>
          <w:p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2090</w:t>
            </w:r>
          </w:p>
        </w:tc>
      </w:tr>
    </w:tbl>
    <w:p w:rsidR="00192019" w:rsidRPr="00D73332" w:rsidRDefault="00192019" w:rsidP="00707480">
      <w:pPr>
        <w:spacing w:line="480" w:lineRule="auto"/>
      </w:pPr>
    </w:p>
    <w:p w:rsidR="00AF4C99" w:rsidRDefault="00AF4C99" w:rsidP="00707480">
      <w:pPr>
        <w:spacing w:line="480" w:lineRule="auto"/>
      </w:pPr>
    </w:p>
    <w:p w:rsidR="00AF4C99" w:rsidRDefault="00AF4C99" w:rsidP="00707480">
      <w:pPr>
        <w:spacing w:line="480" w:lineRule="auto"/>
      </w:pPr>
    </w:p>
    <w:p w:rsidR="00AF4C99" w:rsidRDefault="00AF4C99" w:rsidP="00707480">
      <w:pPr>
        <w:spacing w:line="480" w:lineRule="auto"/>
      </w:pPr>
    </w:p>
    <w:p w:rsidR="00AF4C99" w:rsidRDefault="00AF4C99" w:rsidP="00707480">
      <w:pPr>
        <w:spacing w:line="480" w:lineRule="auto"/>
      </w:pPr>
    </w:p>
    <w:p w:rsidR="00AF4C99" w:rsidRDefault="00AF4C99" w:rsidP="00707480">
      <w:pPr>
        <w:spacing w:line="480" w:lineRule="auto"/>
      </w:pPr>
    </w:p>
    <w:p w:rsidR="00AF4C99" w:rsidRDefault="00AF4C99" w:rsidP="00707480">
      <w:pPr>
        <w:spacing w:line="480" w:lineRule="auto"/>
      </w:pPr>
    </w:p>
    <w:p w:rsidR="00663A38" w:rsidRPr="00663A38" w:rsidRDefault="00192019" w:rsidP="00663A38">
      <w:pPr>
        <w:pStyle w:val="EndNoteBibliography"/>
        <w:spacing w:after="0"/>
        <w:ind w:left="720" w:hanging="720"/>
      </w:pPr>
      <w:r>
        <w:lastRenderedPageBreak/>
        <w:fldChar w:fldCharType="begin"/>
      </w:r>
      <w:r>
        <w:instrText xml:space="preserve"> ADDIN EN.REFLIST </w:instrText>
      </w:r>
      <w:r>
        <w:fldChar w:fldCharType="separate"/>
      </w:r>
      <w:bookmarkStart w:id="16"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16"/>
    </w:p>
    <w:p w:rsidR="00663A38" w:rsidRPr="00663A38" w:rsidRDefault="00663A38" w:rsidP="00663A38">
      <w:pPr>
        <w:pStyle w:val="EndNoteBibliography"/>
        <w:spacing w:after="0"/>
        <w:ind w:left="720" w:hanging="720"/>
      </w:pPr>
      <w:bookmarkStart w:id="17" w:name="_ENREF_2"/>
      <w:r w:rsidRPr="00663A38">
        <w:t>Alcock, J., C. E. Jones, and S. L. Buchmann. 1977. Male mating strategies in the bee Centris pallida Fox (Anthophoridae: Hymenoptera). The American Naturalist 111:145-155.</w:t>
      </w:r>
      <w:bookmarkEnd w:id="17"/>
    </w:p>
    <w:p w:rsidR="00663A38" w:rsidRPr="00663A38" w:rsidRDefault="00663A38" w:rsidP="00663A38">
      <w:pPr>
        <w:pStyle w:val="EndNoteBibliography"/>
        <w:spacing w:after="0"/>
        <w:ind w:left="720" w:hanging="720"/>
      </w:pPr>
      <w:bookmarkStart w:id="18" w:name="_ENREF_3"/>
      <w:r w:rsidRPr="00663A38">
        <w:t>Ascher, J., and J. Pickering. 2015. Discover Life bee species guide and world checklist (Hymenoptera: Apoidea: Anthophila).</w:t>
      </w:r>
      <w:bookmarkEnd w:id="18"/>
    </w:p>
    <w:p w:rsidR="00663A38" w:rsidRPr="00663A38" w:rsidRDefault="00663A38" w:rsidP="00663A38">
      <w:pPr>
        <w:pStyle w:val="EndNoteBibliography"/>
        <w:spacing w:after="0"/>
        <w:ind w:left="720" w:hanging="720"/>
      </w:pPr>
      <w:bookmarkStart w:id="19" w:name="_ENREF_4"/>
      <w:r w:rsidRPr="00663A38">
        <w:t>Barbour, M., T. Keeler-Wolf, and A. A. Schoenherr. 2007, Terrestrial vegetation of California, Univ of California Press.</w:t>
      </w:r>
      <w:bookmarkEnd w:id="19"/>
    </w:p>
    <w:p w:rsidR="00663A38" w:rsidRPr="00663A38" w:rsidRDefault="00663A38" w:rsidP="00663A38">
      <w:pPr>
        <w:pStyle w:val="EndNoteBibliography"/>
        <w:spacing w:after="0"/>
        <w:ind w:left="720" w:hanging="720"/>
      </w:pPr>
      <w:bookmarkStart w:id="20" w:name="_ENREF_5"/>
      <w:r w:rsidRPr="00663A38">
        <w:t>Bazzaz, F. A., N. R. Chiariello, P. D. Coley, and L. F. Pitelka. 1987. Allocating resources to reproduction and defense. BioScience 37:58-67.</w:t>
      </w:r>
      <w:bookmarkEnd w:id="20"/>
    </w:p>
    <w:p w:rsidR="00663A38" w:rsidRPr="00663A38" w:rsidRDefault="00663A38" w:rsidP="00663A38">
      <w:pPr>
        <w:pStyle w:val="EndNoteBibliography"/>
        <w:spacing w:after="0"/>
        <w:ind w:left="720" w:hanging="720"/>
      </w:pPr>
      <w:bookmarkStart w:id="21" w:name="_ENREF_6"/>
      <w:r w:rsidRPr="00663A38">
        <w:t>Bertness, M. D., and R. Callaway. 1994. Positive interactions in communities. Trends in Ecology &amp; Evolution 9:191-193.</w:t>
      </w:r>
      <w:bookmarkEnd w:id="21"/>
    </w:p>
    <w:p w:rsidR="00663A38" w:rsidRPr="00663A38" w:rsidRDefault="00663A38" w:rsidP="00663A38">
      <w:pPr>
        <w:pStyle w:val="EndNoteBibliography"/>
        <w:spacing w:after="0"/>
        <w:ind w:left="720" w:hanging="720"/>
      </w:pPr>
      <w:bookmarkStart w:id="22" w:name="_ENREF_7"/>
      <w:r w:rsidRPr="00663A38">
        <w:t>Betancourt, J. L., T. R. Van Devender, and P. S. Martin. 1990, Packrat middens: the last 40,000 years of biotic change, University of Arizona Press.</w:t>
      </w:r>
      <w:bookmarkEnd w:id="22"/>
    </w:p>
    <w:p w:rsidR="00663A38" w:rsidRPr="00663A38" w:rsidRDefault="00663A38" w:rsidP="00663A38">
      <w:pPr>
        <w:pStyle w:val="EndNoteBibliography"/>
        <w:spacing w:after="0"/>
        <w:ind w:left="720" w:hanging="720"/>
      </w:pPr>
      <w:bookmarkStart w:id="23" w:name="_ENREF_8"/>
      <w:r w:rsidRPr="00663A38">
        <w:t>Bosch, M., and N. M. Waser. 2001. Experimental manipulation of plant density and its effect on pollination and reproduction of two confamilial montane herbs. Oecologia 126:76-83.</w:t>
      </w:r>
      <w:bookmarkEnd w:id="23"/>
    </w:p>
    <w:p w:rsidR="00663A38" w:rsidRPr="00663A38" w:rsidRDefault="00663A38" w:rsidP="00663A38">
      <w:pPr>
        <w:pStyle w:val="EndNoteBibliography"/>
        <w:spacing w:after="0"/>
        <w:ind w:left="720" w:hanging="720"/>
      </w:pPr>
      <w:bookmarkStart w:id="24" w:name="_ENREF_9"/>
      <w:r w:rsidRPr="00663A38">
        <w:t>Bowers, J. E., and M. A. Dimmitt. 1994. Flowering phenology of six woody plants in the northern Sonoran Desert. Bulletin of the Torrey Botanical Club:215-229.</w:t>
      </w:r>
      <w:bookmarkEnd w:id="24"/>
    </w:p>
    <w:p w:rsidR="00663A38" w:rsidRPr="00663A38" w:rsidRDefault="00663A38" w:rsidP="00663A38">
      <w:pPr>
        <w:pStyle w:val="EndNoteBibliography"/>
        <w:spacing w:after="0"/>
        <w:ind w:left="720" w:hanging="720"/>
      </w:pPr>
      <w:bookmarkStart w:id="25" w:name="_ENREF_10"/>
      <w:r w:rsidRPr="00663A38">
        <w:t>Braun, J., and C. Lortie. 2018. Finding the bees knees: a conceptual framework and systematic review of the mechanisms of pollinator-mediated facilitation. Perspectives in Plant Ecology, Evolution and Systematics.</w:t>
      </w:r>
      <w:bookmarkEnd w:id="25"/>
    </w:p>
    <w:p w:rsidR="00663A38" w:rsidRPr="00663A38" w:rsidRDefault="00663A38" w:rsidP="00663A38">
      <w:pPr>
        <w:pStyle w:val="EndNoteBibliography"/>
        <w:spacing w:after="0"/>
        <w:ind w:left="720" w:hanging="720"/>
      </w:pPr>
      <w:bookmarkStart w:id="26" w:name="_ENREF_11"/>
      <w:r w:rsidRPr="00663A38">
        <w:t>Brooker, R., Z. Kikvidze, F. I. Pugnaire, R. M. Callaway, P. Choler, C. J. Lortie, and R. Michalet. 2005. The importance of importance. Oikos 109:63-70.</w:t>
      </w:r>
      <w:bookmarkEnd w:id="26"/>
    </w:p>
    <w:p w:rsidR="00663A38" w:rsidRPr="00663A38" w:rsidRDefault="00663A38" w:rsidP="00663A38">
      <w:pPr>
        <w:pStyle w:val="EndNoteBibliography"/>
        <w:spacing w:after="0"/>
        <w:ind w:left="720" w:hanging="720"/>
      </w:pPr>
      <w:bookmarkStart w:id="27" w:name="_ENREF_12"/>
      <w:r w:rsidRPr="00663A38">
        <w:t>Brooker, R. W., F. T. Maestre, R. M. Callaway, C. L. Lortie, L. A. Cavieres, G. Kunstler, P. Liancourt et al. 2008. Facilitation in plant communities: the past, the present, and the future. Journal of Ecology 96:18-34.</w:t>
      </w:r>
      <w:bookmarkEnd w:id="27"/>
    </w:p>
    <w:p w:rsidR="00663A38" w:rsidRPr="00663A38" w:rsidRDefault="00663A38" w:rsidP="00663A38">
      <w:pPr>
        <w:pStyle w:val="EndNoteBibliography"/>
        <w:spacing w:after="0"/>
        <w:ind w:left="720" w:hanging="720"/>
      </w:pPr>
      <w:bookmarkStart w:id="28" w:name="_ENREF_13"/>
      <w:r w:rsidRPr="00663A38">
        <w:t>Bruckman, D., and D. R. Campbell. 2016. Pollination of a native plant changes with distance and density of invasive plants in a simulated biological invasion. Am J Bot 103:1458-1465.</w:t>
      </w:r>
      <w:bookmarkEnd w:id="28"/>
    </w:p>
    <w:p w:rsidR="00663A38" w:rsidRPr="00663A38" w:rsidRDefault="00663A38" w:rsidP="00663A38">
      <w:pPr>
        <w:pStyle w:val="EndNoteBibliography"/>
        <w:spacing w:after="0"/>
        <w:ind w:left="720" w:hanging="720"/>
      </w:pPr>
      <w:bookmarkStart w:id="29" w:name="_ENREF_14"/>
      <w:r w:rsidRPr="00663A38">
        <w:t>Bruno, J. F., J. J. Stachowicz, and M. D. Bertness. 2003. Inclusion of facilitation into ecological theory. Trends in Ecology &amp; Evolution 18:119-125.</w:t>
      </w:r>
      <w:bookmarkEnd w:id="29"/>
    </w:p>
    <w:p w:rsidR="00663A38" w:rsidRPr="00663A38" w:rsidRDefault="00663A38" w:rsidP="00663A38">
      <w:pPr>
        <w:pStyle w:val="EndNoteBibliography"/>
        <w:spacing w:after="0"/>
        <w:ind w:left="720" w:hanging="720"/>
      </w:pPr>
      <w:bookmarkStart w:id="30" w:name="_ENREF_15"/>
      <w:r w:rsidRPr="00663A38">
        <w:t>Cable, D. R. 1969. Competition in the semidesert grass‐shrub type as influneced by root systems, growth habits, and soil moisture extraction. Ecology 50:27-38.</w:t>
      </w:r>
      <w:bookmarkEnd w:id="30"/>
    </w:p>
    <w:p w:rsidR="00663A38" w:rsidRPr="00663A38" w:rsidRDefault="00663A38" w:rsidP="00663A38">
      <w:pPr>
        <w:pStyle w:val="EndNoteBibliography"/>
        <w:spacing w:after="0"/>
        <w:ind w:left="720" w:hanging="720"/>
      </w:pPr>
      <w:bookmarkStart w:id="31" w:name="_ENREF_16"/>
      <w:r w:rsidRPr="00663A38">
        <w:t>Callaway, R. M., and S. C. Pennings. 2000. Facilitation may buffer competitive effects indirect and diffuse interactions among salt marsh plants. American Naturalist 156:416-424.</w:t>
      </w:r>
      <w:bookmarkEnd w:id="31"/>
    </w:p>
    <w:p w:rsidR="00663A38" w:rsidRPr="00663A38" w:rsidRDefault="00663A38" w:rsidP="00663A38">
      <w:pPr>
        <w:pStyle w:val="EndNoteBibliography"/>
        <w:spacing w:after="0"/>
        <w:ind w:left="720" w:hanging="720"/>
      </w:pPr>
      <w:bookmarkStart w:id="32" w:name="_ENREF_17"/>
      <w:r w:rsidRPr="00663A38">
        <w:t>Callaway, R. M., and L. R. Walker. 1997a. Competition and Facilitation A Synthetic Approach to Interactions in Plant Communities. Ecology 78:1958-1965.</w:t>
      </w:r>
      <w:bookmarkEnd w:id="32"/>
    </w:p>
    <w:p w:rsidR="00663A38" w:rsidRPr="00663A38" w:rsidRDefault="00663A38" w:rsidP="00663A38">
      <w:pPr>
        <w:pStyle w:val="EndNoteBibliography"/>
        <w:spacing w:after="0"/>
        <w:ind w:left="720" w:hanging="720"/>
      </w:pPr>
      <w:bookmarkStart w:id="33" w:name="_ENREF_18"/>
      <w:r w:rsidRPr="00663A38">
        <w:t>Callaway, R. M., and L. R. Walker. 1997b. Competition and facilitation: a synthetic approach to interactions in plant communities. Ecology 78:1958-1965.</w:t>
      </w:r>
      <w:bookmarkEnd w:id="33"/>
    </w:p>
    <w:p w:rsidR="00663A38" w:rsidRPr="00663A38" w:rsidRDefault="00663A38" w:rsidP="00663A38">
      <w:pPr>
        <w:pStyle w:val="EndNoteBibliography"/>
        <w:spacing w:after="0"/>
        <w:ind w:left="720" w:hanging="720"/>
      </w:pPr>
      <w:bookmarkStart w:id="34"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34"/>
    </w:p>
    <w:p w:rsidR="00663A38" w:rsidRPr="00663A38" w:rsidRDefault="00663A38" w:rsidP="00663A38">
      <w:pPr>
        <w:pStyle w:val="EndNoteBibliography"/>
        <w:spacing w:after="0"/>
        <w:ind w:left="720" w:hanging="720"/>
      </w:pPr>
      <w:bookmarkStart w:id="35" w:name="_ENREF_20"/>
      <w:r w:rsidRPr="00663A38">
        <w:t>Cane, J. H., and V. J. Tepedino. 2017. Gauging the effect of honey bee pollen collection on native bee communities. Conservation Letters 10:205-210.</w:t>
      </w:r>
      <w:bookmarkEnd w:id="35"/>
    </w:p>
    <w:p w:rsidR="00663A38" w:rsidRPr="00663A38" w:rsidRDefault="00663A38" w:rsidP="00663A38">
      <w:pPr>
        <w:pStyle w:val="EndNoteBibliography"/>
        <w:spacing w:after="0"/>
        <w:ind w:left="720" w:hanging="720"/>
      </w:pPr>
      <w:bookmarkStart w:id="36" w:name="_ENREF_21"/>
      <w:r w:rsidRPr="00663A38">
        <w:lastRenderedPageBreak/>
        <w:t>Chacoff, N. P., D. P. Vázquez, S. B. Lomáscolo, E. L. Stevani, J. Dorado, and B. Padrón. 2012. Evaluating sampling completeness in a desert plant–pollinator network. Journal of Animal Ecology 81:190-200.</w:t>
      </w:r>
      <w:bookmarkEnd w:id="36"/>
    </w:p>
    <w:p w:rsidR="00663A38" w:rsidRPr="00663A38" w:rsidRDefault="00663A38" w:rsidP="00663A38">
      <w:pPr>
        <w:pStyle w:val="EndNoteBibliography"/>
        <w:spacing w:after="0"/>
        <w:ind w:left="720" w:hanging="720"/>
      </w:pPr>
      <w:bookmarkStart w:id="37" w:name="_ENREF_22"/>
      <w:r w:rsidRPr="00663A38">
        <w:t>Chesson, P., R. L. Gebauer, S. Schwinning, N. Huntly, K. Wiegand, M. S. Ernest, A. Sher et al. 2004. Resource pulses, species interactions, and diversity maintenance in arid and semi-arid environments. Oecologia 141:236-253.</w:t>
      </w:r>
      <w:bookmarkEnd w:id="37"/>
    </w:p>
    <w:p w:rsidR="00663A38" w:rsidRPr="00663A38" w:rsidRDefault="00663A38" w:rsidP="00663A38">
      <w:pPr>
        <w:pStyle w:val="EndNoteBibliography"/>
        <w:spacing w:after="0"/>
        <w:ind w:left="720" w:hanging="720"/>
      </w:pPr>
      <w:bookmarkStart w:id="38" w:name="_ENREF_23"/>
      <w:r w:rsidRPr="00663A38">
        <w:t>Clements, F. E., and G. W. Goldsmith. 1924. phytometer method in ecology.</w:t>
      </w:r>
      <w:bookmarkEnd w:id="38"/>
    </w:p>
    <w:p w:rsidR="00663A38" w:rsidRPr="00663A38" w:rsidRDefault="00663A38" w:rsidP="00663A38">
      <w:pPr>
        <w:pStyle w:val="EndNoteBibliography"/>
        <w:spacing w:after="0"/>
        <w:ind w:left="720" w:hanging="720"/>
      </w:pPr>
      <w:bookmarkStart w:id="39" w:name="_ENREF_24"/>
      <w:r w:rsidRPr="00663A38">
        <w:t>Cline, A. R., and P. Audisio. 2010. Revision of the new world short-winged flower beetles (Coleoptera: Kateretidae). Part I. Generic review and revision of Anthonaeus Horn, 1879. The Coleopterists Bulletin:173-186.</w:t>
      </w:r>
      <w:bookmarkEnd w:id="39"/>
    </w:p>
    <w:p w:rsidR="00663A38" w:rsidRPr="00663A38" w:rsidRDefault="00663A38" w:rsidP="00663A38">
      <w:pPr>
        <w:pStyle w:val="EndNoteBibliography"/>
        <w:spacing w:after="0"/>
        <w:ind w:left="720" w:hanging="720"/>
      </w:pPr>
      <w:bookmarkStart w:id="40" w:name="_ENREF_25"/>
      <w:r w:rsidRPr="00663A38">
        <w:t>Davis, W., and R. Philbrick. 1986. Natural hybridization between Malacothrix incana and M. saxatilis var. implicata (Asteraceae: Lactuceae) on San Miguel Island, California. Madroño:253-263.</w:t>
      </w:r>
      <w:bookmarkEnd w:id="40"/>
    </w:p>
    <w:p w:rsidR="00663A38" w:rsidRPr="00663A38" w:rsidRDefault="00663A38" w:rsidP="00663A38">
      <w:pPr>
        <w:pStyle w:val="EndNoteBibliography"/>
        <w:spacing w:after="0"/>
        <w:ind w:left="720" w:hanging="720"/>
      </w:pPr>
      <w:bookmarkStart w:id="41"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41"/>
    </w:p>
    <w:p w:rsidR="00663A38" w:rsidRPr="00663A38" w:rsidRDefault="00663A38" w:rsidP="00663A38">
      <w:pPr>
        <w:pStyle w:val="EndNoteBibliography"/>
        <w:spacing w:after="0"/>
        <w:ind w:left="720" w:hanging="720"/>
      </w:pPr>
      <w:bookmarkStart w:id="42" w:name="_ENREF_27"/>
      <w:r w:rsidRPr="00663A38">
        <w:t>Facelli, J. M., and A. M. Temby. 2002. Multiple effects of shrubs on annual plant communities in arid lands of South Australia. Austral ecology 27:422-432.</w:t>
      </w:r>
      <w:bookmarkEnd w:id="42"/>
    </w:p>
    <w:p w:rsidR="00663A38" w:rsidRPr="00663A38" w:rsidRDefault="00663A38" w:rsidP="00663A38">
      <w:pPr>
        <w:pStyle w:val="EndNoteBibliography"/>
        <w:spacing w:after="0"/>
        <w:ind w:left="720" w:hanging="720"/>
      </w:pPr>
      <w:bookmarkStart w:id="43" w:name="_ENREF_28"/>
      <w:r w:rsidRPr="00663A38">
        <w:t>Filazzola, A., and C. J. Lortie. 2014. A systematic review and conceptual framework for the mechanistic pathways of nurse plants. Global Ecology and Biogeography 23:1335-1345.</w:t>
      </w:r>
      <w:bookmarkEnd w:id="43"/>
    </w:p>
    <w:p w:rsidR="00663A38" w:rsidRPr="00663A38" w:rsidRDefault="00663A38" w:rsidP="00663A38">
      <w:pPr>
        <w:pStyle w:val="EndNoteBibliography"/>
        <w:spacing w:after="0"/>
        <w:ind w:left="720" w:hanging="720"/>
      </w:pPr>
      <w:bookmarkStart w:id="44" w:name="_ENREF_29"/>
      <w:r w:rsidRPr="00663A38">
        <w:t>Fleming, T. H., and J. N. Holland. 1998. The evolution of obligate pollination mutualisms: senita cactus and senita moth. Oecologia 114:368-375.</w:t>
      </w:r>
      <w:bookmarkEnd w:id="44"/>
    </w:p>
    <w:p w:rsidR="00663A38" w:rsidRPr="00663A38" w:rsidRDefault="00663A38" w:rsidP="00663A38">
      <w:pPr>
        <w:pStyle w:val="EndNoteBibliography"/>
        <w:spacing w:after="0"/>
        <w:ind w:left="720" w:hanging="720"/>
      </w:pPr>
      <w:bookmarkStart w:id="45" w:name="_ENREF_30"/>
      <w:r w:rsidRPr="00663A38">
        <w:t>Fleming, T. H., C. T. Sahley, J. N. Holland, J. D. Nason, and J. Hamrick. 2001. Sonoran Desert columnar cacti and the evolution of generalized pollination systems. Ecological Monographs 71:511-530.</w:t>
      </w:r>
      <w:bookmarkEnd w:id="45"/>
    </w:p>
    <w:p w:rsidR="00663A38" w:rsidRPr="00663A38" w:rsidRDefault="00663A38" w:rsidP="00663A38">
      <w:pPr>
        <w:pStyle w:val="EndNoteBibliography"/>
        <w:spacing w:after="0"/>
        <w:ind w:left="720" w:hanging="720"/>
      </w:pPr>
      <w:bookmarkStart w:id="46" w:name="_ENREF_31"/>
      <w:r w:rsidRPr="00663A38">
        <w:t>Flores, J., and E. Jurado. 2003. Are nurse‐protégé interactions more common among plants from arid environments? Journal of Vegetation Science 14:911-916.</w:t>
      </w:r>
      <w:bookmarkEnd w:id="46"/>
    </w:p>
    <w:p w:rsidR="00663A38" w:rsidRPr="00663A38" w:rsidRDefault="00663A38" w:rsidP="00663A38">
      <w:pPr>
        <w:pStyle w:val="EndNoteBibliography"/>
        <w:spacing w:after="0"/>
        <w:ind w:left="720" w:hanging="720"/>
      </w:pPr>
      <w:bookmarkStart w:id="47" w:name="_ENREF_32"/>
      <w:r w:rsidRPr="00663A38">
        <w:t>Franco, A., A. De Soyza, R. Virginia, J. Reynolds, and W. Whitford. 1994. Effects of plant size and water relations on gas exchange and growth of the desert shrub Larrea tridentata. Oecologia 97:171-178.</w:t>
      </w:r>
      <w:bookmarkEnd w:id="47"/>
    </w:p>
    <w:p w:rsidR="00663A38" w:rsidRPr="00663A38" w:rsidRDefault="00663A38" w:rsidP="00663A38">
      <w:pPr>
        <w:pStyle w:val="EndNoteBibliography"/>
        <w:spacing w:after="0"/>
        <w:ind w:left="720" w:hanging="720"/>
      </w:pPr>
      <w:bookmarkStart w:id="48" w:name="_ENREF_33"/>
      <w:r w:rsidRPr="00663A38">
        <w:t>Gentry, A. H. 1974. Flowering phenology and diversity in tropical Bignoniaceae. Biotropica:64-68.</w:t>
      </w:r>
      <w:bookmarkEnd w:id="48"/>
    </w:p>
    <w:p w:rsidR="00663A38" w:rsidRPr="00663A38" w:rsidRDefault="00663A38" w:rsidP="00663A38">
      <w:pPr>
        <w:pStyle w:val="EndNoteBibliography"/>
        <w:spacing w:after="0"/>
        <w:ind w:left="720" w:hanging="720"/>
      </w:pPr>
      <w:bookmarkStart w:id="49" w:name="_ENREF_34"/>
      <w:r w:rsidRPr="00663A38">
        <w:t>Ghazoul, J. 2006. Floral diversity and the facilitation of pollination. Journal of Ecology 94:295-304.</w:t>
      </w:r>
      <w:bookmarkEnd w:id="49"/>
    </w:p>
    <w:p w:rsidR="00663A38" w:rsidRPr="00663A38" w:rsidRDefault="00663A38" w:rsidP="00663A38">
      <w:pPr>
        <w:pStyle w:val="EndNoteBibliography"/>
        <w:spacing w:after="0"/>
        <w:ind w:left="720" w:hanging="720"/>
      </w:pPr>
      <w:bookmarkStart w:id="50" w:name="_ENREF_35"/>
      <w:r w:rsidRPr="00663A38">
        <w:t>Goldberg, D. E., R. Turkington, L. Olsvig-Whittaker, and A. R. Dyer. 2001. Density dependence in an annual plant community: variation among life history stages. Ecological Monographs 71:423-446.</w:t>
      </w:r>
      <w:bookmarkEnd w:id="50"/>
    </w:p>
    <w:p w:rsidR="00663A38" w:rsidRPr="00663A38" w:rsidRDefault="00663A38" w:rsidP="00663A38">
      <w:pPr>
        <w:pStyle w:val="EndNoteBibliography"/>
        <w:spacing w:after="0"/>
        <w:ind w:left="720" w:hanging="720"/>
      </w:pPr>
      <w:bookmarkStart w:id="51" w:name="_ENREF_36"/>
      <w:r w:rsidRPr="00663A38">
        <w:t>Grissell, E. E., and M. E. Schauff. 1990. A handbook of the families of Nearctic Chalcidoidea (Hymenoptera). A handbook of the families of Nearctic Chalcidoidea (Hymenoptera).</w:t>
      </w:r>
      <w:bookmarkEnd w:id="51"/>
    </w:p>
    <w:p w:rsidR="00663A38" w:rsidRPr="00663A38" w:rsidRDefault="00663A38" w:rsidP="00663A38">
      <w:pPr>
        <w:pStyle w:val="EndNoteBibliography"/>
        <w:spacing w:after="0"/>
        <w:ind w:left="720" w:hanging="720"/>
      </w:pPr>
      <w:bookmarkStart w:id="52" w:name="_ENREF_37"/>
      <w:r w:rsidRPr="00663A38">
        <w:t>Halvorson, W. L., and D. T. Patten. 1975. Productivity and flowering of winter ephemerals in relation to Sonoran Desert shrubs. American Midland Naturalist:311-319.</w:t>
      </w:r>
      <w:bookmarkEnd w:id="52"/>
    </w:p>
    <w:p w:rsidR="00663A38" w:rsidRPr="00663A38" w:rsidRDefault="00663A38" w:rsidP="00663A38">
      <w:pPr>
        <w:pStyle w:val="EndNoteBibliography"/>
        <w:spacing w:after="0"/>
        <w:ind w:left="720" w:hanging="720"/>
      </w:pPr>
      <w:bookmarkStart w:id="53" w:name="_ENREF_38"/>
      <w:r w:rsidRPr="00663A38">
        <w:t>Heinrich, B., and P. H. Raven. 1972. Energetics and pollination ecology. Science 176:597-602.</w:t>
      </w:r>
      <w:bookmarkEnd w:id="53"/>
    </w:p>
    <w:p w:rsidR="00663A38" w:rsidRPr="00663A38" w:rsidRDefault="00663A38" w:rsidP="00663A38">
      <w:pPr>
        <w:pStyle w:val="EndNoteBibliography"/>
        <w:spacing w:after="0"/>
        <w:ind w:left="720" w:hanging="720"/>
      </w:pPr>
      <w:bookmarkStart w:id="54" w:name="_ENREF_39"/>
      <w:r w:rsidRPr="00663A38">
        <w:t>Holland, N. J., and T. H. Fleming. 2002. Co-pollinators and specialization in the pollinating seed-consumer mutualism between senita cacti and senita moths. Oecologia 133:534-540.</w:t>
      </w:r>
      <w:bookmarkEnd w:id="54"/>
    </w:p>
    <w:p w:rsidR="00663A38" w:rsidRPr="00663A38" w:rsidRDefault="00663A38" w:rsidP="00663A38">
      <w:pPr>
        <w:pStyle w:val="EndNoteBibliography"/>
        <w:spacing w:after="0"/>
        <w:ind w:left="720" w:hanging="720"/>
      </w:pPr>
      <w:bookmarkStart w:id="55" w:name="_ENREF_40"/>
      <w:r w:rsidRPr="00663A38">
        <w:t>Holzapfel, C., and B. E. Mahall. 1999. Bidirectional facilitation and interference between shrubs and annuals in the Mojave Desert. Ecology 80:1747-1761.</w:t>
      </w:r>
      <w:bookmarkEnd w:id="55"/>
    </w:p>
    <w:p w:rsidR="00663A38" w:rsidRPr="00663A38" w:rsidRDefault="00663A38" w:rsidP="00663A38">
      <w:pPr>
        <w:pStyle w:val="EndNoteBibliography"/>
        <w:spacing w:after="0"/>
        <w:ind w:left="720" w:hanging="720"/>
      </w:pPr>
      <w:bookmarkStart w:id="56" w:name="_ENREF_41"/>
      <w:r w:rsidRPr="00663A38">
        <w:lastRenderedPageBreak/>
        <w:t>Hurd Jr, P. D., and E. G. Linsley. 1975. Some insects other than bees associated with Larrea tridentata in the southwestern United States. Proceedings of the Entomological Society of Washington.</w:t>
      </w:r>
      <w:bookmarkEnd w:id="56"/>
    </w:p>
    <w:p w:rsidR="00663A38" w:rsidRPr="00663A38" w:rsidRDefault="00663A38" w:rsidP="00663A38">
      <w:pPr>
        <w:pStyle w:val="EndNoteBibliography"/>
        <w:spacing w:after="0"/>
        <w:ind w:left="720" w:hanging="720"/>
      </w:pPr>
      <w:bookmarkStart w:id="57"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57"/>
    </w:p>
    <w:p w:rsidR="00663A38" w:rsidRPr="00663A38" w:rsidRDefault="00663A38" w:rsidP="00663A38">
      <w:pPr>
        <w:pStyle w:val="EndNoteBibliography"/>
        <w:spacing w:after="0"/>
        <w:ind w:left="720" w:hanging="720"/>
      </w:pPr>
      <w:bookmarkStart w:id="58" w:name="_ENREF_43"/>
      <w:r w:rsidRPr="00663A38">
        <w:t>Inouye, D. W., B. M. Larson, A. Ssymank, and P. G. Kevan. 2015. Flies and flowers III: ecology of foraging and pollination. Journal of Pollination Ecology 16:115-133.</w:t>
      </w:r>
      <w:bookmarkEnd w:id="58"/>
    </w:p>
    <w:p w:rsidR="00663A38" w:rsidRPr="00663A38" w:rsidRDefault="00663A38" w:rsidP="00663A38">
      <w:pPr>
        <w:pStyle w:val="EndNoteBibliography"/>
        <w:spacing w:after="0"/>
        <w:ind w:left="720" w:hanging="720"/>
      </w:pPr>
      <w:bookmarkStart w:id="59" w:name="_ENREF_44"/>
      <w:r w:rsidRPr="00663A38">
        <w:t>Jennings, W. B. 2001. Comparative flowering phenology of plants in the western Mojave Desert. Madroño:162-171.</w:t>
      </w:r>
      <w:bookmarkEnd w:id="59"/>
    </w:p>
    <w:p w:rsidR="00663A38" w:rsidRPr="00663A38" w:rsidRDefault="00663A38" w:rsidP="00663A38">
      <w:pPr>
        <w:pStyle w:val="EndNoteBibliography"/>
        <w:spacing w:after="0"/>
        <w:ind w:left="720" w:hanging="720"/>
      </w:pPr>
      <w:bookmarkStart w:id="60" w:name="_ENREF_45"/>
      <w:r w:rsidRPr="00663A38">
        <w:t>Kearns, C. A., and D. W. Inouye. 1993, Techniques for pollination biologists, University press of Colorado.</w:t>
      </w:r>
      <w:bookmarkEnd w:id="60"/>
    </w:p>
    <w:p w:rsidR="00663A38" w:rsidRPr="00663A38" w:rsidRDefault="00663A38" w:rsidP="00663A38">
      <w:pPr>
        <w:pStyle w:val="EndNoteBibliography"/>
        <w:spacing w:after="0"/>
        <w:ind w:left="720" w:hanging="720"/>
      </w:pPr>
      <w:bookmarkStart w:id="61" w:name="_ENREF_46"/>
      <w:r w:rsidRPr="00663A38">
        <w:t>Laverty, T. M. 1992. Plant interactions for pollinator visits: a test of the magnet species effect. Oecologia 89:502-508.</w:t>
      </w:r>
      <w:bookmarkEnd w:id="61"/>
    </w:p>
    <w:p w:rsidR="00663A38" w:rsidRPr="00663A38" w:rsidRDefault="00663A38" w:rsidP="00663A38">
      <w:pPr>
        <w:pStyle w:val="EndNoteBibliography"/>
        <w:spacing w:after="0"/>
        <w:ind w:left="720" w:hanging="720"/>
      </w:pPr>
      <w:bookmarkStart w:id="62" w:name="_ENREF_47"/>
      <w:r w:rsidRPr="00663A38">
        <w:t>Legendre, P., and E. D. Gallagher. 2001. Ecologically meaningful transformations for ordination of species data. Oecologia 129:271-280.</w:t>
      </w:r>
      <w:bookmarkEnd w:id="62"/>
    </w:p>
    <w:p w:rsidR="00663A38" w:rsidRPr="00663A38" w:rsidRDefault="00663A38" w:rsidP="00663A38">
      <w:pPr>
        <w:pStyle w:val="EndNoteBibliography"/>
        <w:spacing w:after="0"/>
        <w:ind w:left="720" w:hanging="720"/>
      </w:pPr>
      <w:bookmarkStart w:id="63" w:name="_ENREF_48"/>
      <w:r w:rsidRPr="00663A38">
        <w:t>Lortie, C. J., A. E. Budden, and A. M. Reid. 2012. From birds to bees: applying video observation techniques to invertebrate pollinators. Journal of Pollination Ecology 6:125-128.</w:t>
      </w:r>
      <w:bookmarkEnd w:id="63"/>
    </w:p>
    <w:p w:rsidR="00663A38" w:rsidRPr="00663A38" w:rsidRDefault="00663A38" w:rsidP="00663A38">
      <w:pPr>
        <w:pStyle w:val="EndNoteBibliography"/>
        <w:spacing w:after="0"/>
        <w:ind w:left="720" w:hanging="720"/>
      </w:pPr>
      <w:bookmarkStart w:id="64" w:name="_ENREF_49"/>
      <w:r w:rsidRPr="00663A38">
        <w:t>Marshall, S. 2012. Flies. The natural history and diversity of Diptera.</w:t>
      </w:r>
      <w:bookmarkEnd w:id="64"/>
    </w:p>
    <w:p w:rsidR="00663A38" w:rsidRPr="00663A38" w:rsidRDefault="00663A38" w:rsidP="00663A38">
      <w:pPr>
        <w:pStyle w:val="EndNoteBibliography"/>
        <w:spacing w:after="0"/>
        <w:ind w:left="720" w:hanging="720"/>
      </w:pPr>
      <w:bookmarkStart w:id="65" w:name="_ENREF_50"/>
      <w:r w:rsidRPr="00663A38">
        <w:t>McIntire, E. J., and A. Fajardo. 2014. Facilitation as a ubiquitous driver of biodiversity. New Phytologist 201:403-416.</w:t>
      </w:r>
      <w:bookmarkEnd w:id="65"/>
    </w:p>
    <w:p w:rsidR="00663A38" w:rsidRPr="00663A38" w:rsidRDefault="00663A38" w:rsidP="00663A38">
      <w:pPr>
        <w:pStyle w:val="EndNoteBibliography"/>
        <w:spacing w:after="0"/>
        <w:ind w:left="720" w:hanging="720"/>
      </w:pPr>
      <w:bookmarkStart w:id="66" w:name="_ENREF_51"/>
      <w:r w:rsidRPr="00663A38">
        <w:t>McKinney, A. M., and K. Goodell. 2010. Shading by invasive shrub reduces seed production and pollinator services in a native herb. Biological Invasions 12:2751-2763.</w:t>
      </w:r>
      <w:bookmarkEnd w:id="66"/>
    </w:p>
    <w:p w:rsidR="00663A38" w:rsidRPr="00663A38" w:rsidRDefault="00663A38" w:rsidP="00663A38">
      <w:pPr>
        <w:pStyle w:val="EndNoteBibliography"/>
        <w:spacing w:after="0"/>
        <w:ind w:left="720" w:hanging="720"/>
      </w:pPr>
      <w:bookmarkStart w:id="67" w:name="_ENREF_52"/>
      <w:r w:rsidRPr="00663A38">
        <w:t>McPeek, M. A., and B. L. Peckarsky. 1998. Life histories and the strengths of species interactions: combining mortality, growth, and fecundity effects. Ecology 79:867-879.</w:t>
      </w:r>
      <w:bookmarkEnd w:id="67"/>
    </w:p>
    <w:p w:rsidR="00663A38" w:rsidRPr="00663A38" w:rsidRDefault="00663A38" w:rsidP="00663A38">
      <w:pPr>
        <w:pStyle w:val="EndNoteBibliography"/>
        <w:spacing w:after="0"/>
        <w:ind w:left="720" w:hanging="720"/>
      </w:pPr>
      <w:bookmarkStart w:id="68" w:name="_ENREF_53"/>
      <w:r w:rsidRPr="00663A38">
        <w:t>Michener, C. D. 2000, The bees of the world, v. 1, JHU press.</w:t>
      </w:r>
      <w:bookmarkEnd w:id="68"/>
    </w:p>
    <w:p w:rsidR="00663A38" w:rsidRPr="00663A38" w:rsidRDefault="00663A38" w:rsidP="00663A38">
      <w:pPr>
        <w:pStyle w:val="EndNoteBibliography"/>
        <w:spacing w:after="0"/>
        <w:ind w:left="720" w:hanging="720"/>
      </w:pPr>
      <w:bookmarkStart w:id="69" w:name="_ENREF_54"/>
      <w:r w:rsidRPr="00663A38">
        <w:t>Michener, C. D., R. J. McGinley, and B. N. Danforth. 1994, The bee genera of North and Central America (Hymenoptera: Apoidea), Smithsonian Institution Press.</w:t>
      </w:r>
      <w:bookmarkEnd w:id="69"/>
    </w:p>
    <w:p w:rsidR="00663A38" w:rsidRPr="00663A38" w:rsidRDefault="00663A38" w:rsidP="00663A38">
      <w:pPr>
        <w:pStyle w:val="EndNoteBibliography"/>
        <w:spacing w:after="0"/>
        <w:ind w:left="720" w:hanging="720"/>
      </w:pPr>
      <w:bookmarkStart w:id="70" w:name="_ENREF_55"/>
      <w:r w:rsidRPr="00663A38">
        <w:t>Minckley, R. L., J. H. Cane, L. Kervin, and T. Roulston. 1999. Spatial predictability and resource specialization of bees (Hymenoptera: Apoidea) at a superabundant, widespread resource. Biological Journal of the Linnean Society 67:119-147.</w:t>
      </w:r>
      <w:bookmarkEnd w:id="70"/>
    </w:p>
    <w:p w:rsidR="00663A38" w:rsidRPr="00663A38" w:rsidRDefault="00663A38" w:rsidP="00663A38">
      <w:pPr>
        <w:pStyle w:val="EndNoteBibliography"/>
        <w:spacing w:after="0"/>
        <w:ind w:left="720" w:hanging="720"/>
      </w:pPr>
      <w:bookmarkStart w:id="71" w:name="_ENREF_56"/>
      <w:r w:rsidRPr="00663A38">
        <w:t>Miranda, G., A. Young, M. Locke, S. Marshall, J. Skevington, and F. Thompson. 2013. Key to the genera of Nearctic Syrphidae. Canadian Journal of Arthropod Identification 23:351.</w:t>
      </w:r>
      <w:bookmarkEnd w:id="71"/>
    </w:p>
    <w:p w:rsidR="00663A38" w:rsidRPr="00663A38" w:rsidRDefault="00663A38" w:rsidP="00663A38">
      <w:pPr>
        <w:pStyle w:val="EndNoteBibliography"/>
        <w:spacing w:after="0"/>
        <w:ind w:left="720" w:hanging="720"/>
      </w:pPr>
      <w:bookmarkStart w:id="72" w:name="_ENREF_57"/>
      <w:r w:rsidRPr="00663A38">
        <w:t>Mosquin, T. 1971. Competition for pollinators as a stimulus for the evolution of flowering time. Oikos:398-402.</w:t>
      </w:r>
      <w:bookmarkEnd w:id="72"/>
    </w:p>
    <w:p w:rsidR="00663A38" w:rsidRPr="00663A38" w:rsidRDefault="00663A38" w:rsidP="00663A38">
      <w:pPr>
        <w:pStyle w:val="EndNoteBibliography"/>
        <w:spacing w:after="0"/>
        <w:ind w:left="720" w:hanging="720"/>
      </w:pPr>
      <w:bookmarkStart w:id="73"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73"/>
    </w:p>
    <w:p w:rsidR="00663A38" w:rsidRPr="00663A38" w:rsidRDefault="00663A38" w:rsidP="00663A38">
      <w:pPr>
        <w:pStyle w:val="EndNoteBibliography"/>
        <w:spacing w:after="0"/>
        <w:ind w:left="720" w:hanging="720"/>
      </w:pPr>
      <w:bookmarkStart w:id="74" w:name="_ENREF_59"/>
      <w:r w:rsidRPr="00663A38">
        <w:t>Oliver, I., and A. J. Beattie. 1993. A possible method for the rapid assessment of biodiversity. Conservation biology 7:562-568.</w:t>
      </w:r>
      <w:bookmarkEnd w:id="74"/>
    </w:p>
    <w:p w:rsidR="00663A38" w:rsidRPr="00663A38" w:rsidRDefault="00663A38" w:rsidP="00663A38">
      <w:pPr>
        <w:pStyle w:val="EndNoteBibliography"/>
        <w:spacing w:after="0"/>
        <w:ind w:left="720" w:hanging="720"/>
      </w:pPr>
      <w:bookmarkStart w:id="75" w:name="_ENREF_60"/>
      <w:r w:rsidRPr="00663A38">
        <w:t>Pellmyr, O. 2003. Yuccas, yucca moths, and coevolution: a review. Annals of the Missouri Botanical Garden:35-55.</w:t>
      </w:r>
      <w:bookmarkEnd w:id="75"/>
    </w:p>
    <w:p w:rsidR="00663A38" w:rsidRPr="00663A38" w:rsidRDefault="00663A38" w:rsidP="00663A38">
      <w:pPr>
        <w:pStyle w:val="EndNoteBibliography"/>
        <w:spacing w:after="0"/>
        <w:ind w:left="720" w:hanging="720"/>
      </w:pPr>
      <w:bookmarkStart w:id="76" w:name="_ENREF_61"/>
      <w:r w:rsidRPr="00663A38">
        <w:lastRenderedPageBreak/>
        <w:t>Petit, S., and C. R. Dickson. 2005. Grass-tree (Xanthorrhoea semiplana, Liliaceae) facilitation of the endangered pink-lipped spider orchid (Caladenia syn. Arachnorchis behrii, Orchidaceae) varies in South Australia. Australian Journal of Botany 53:455-464.</w:t>
      </w:r>
      <w:bookmarkEnd w:id="76"/>
    </w:p>
    <w:p w:rsidR="00663A38" w:rsidRPr="00663A38" w:rsidRDefault="00663A38" w:rsidP="00663A38">
      <w:pPr>
        <w:pStyle w:val="EndNoteBibliography"/>
        <w:spacing w:after="0"/>
        <w:ind w:left="720" w:hanging="720"/>
      </w:pPr>
      <w:bookmarkStart w:id="77" w:name="_ENREF_62"/>
      <w:r w:rsidRPr="00663A38">
        <w:t>Petrů, M., K. Tielbörger, R. Belkin, M. Sternberg, and F. Jeltsch. 2006. Life history variation in an annual plant under two opposing environmental constraints along an aridity gradient. Ecography 29:66-74.</w:t>
      </w:r>
      <w:bookmarkEnd w:id="77"/>
    </w:p>
    <w:p w:rsidR="00663A38" w:rsidRPr="00663A38" w:rsidRDefault="00663A38" w:rsidP="00663A38">
      <w:pPr>
        <w:pStyle w:val="EndNoteBibliography"/>
        <w:spacing w:after="0"/>
        <w:ind w:left="720" w:hanging="720"/>
      </w:pPr>
      <w:bookmarkStart w:id="78" w:name="_ENREF_63"/>
      <w:r w:rsidRPr="00663A38">
        <w:t>Pugnaire, F. I., P. Haase, and J. Puigdefabregas. 1996. Facilitation between higher plant species in a semiarid environment. Ecology 77:1420-1426.</w:t>
      </w:r>
      <w:bookmarkEnd w:id="78"/>
    </w:p>
    <w:p w:rsidR="00663A38" w:rsidRPr="00663A38" w:rsidRDefault="00663A38" w:rsidP="00663A38">
      <w:pPr>
        <w:pStyle w:val="EndNoteBibliography"/>
        <w:spacing w:after="0"/>
        <w:ind w:left="720" w:hanging="720"/>
      </w:pPr>
      <w:bookmarkStart w:id="79" w:name="_ENREF_64"/>
      <w:r w:rsidRPr="00663A38">
        <w:t>Pyke, G. H. 1984. Optimal foraging theory: a critical review. Annual review of ecology and systematics 15:523-575.</w:t>
      </w:r>
      <w:bookmarkEnd w:id="79"/>
    </w:p>
    <w:p w:rsidR="00663A38" w:rsidRPr="00663A38" w:rsidRDefault="00663A38" w:rsidP="00663A38">
      <w:pPr>
        <w:pStyle w:val="EndNoteBibliography"/>
        <w:spacing w:after="0"/>
        <w:ind w:left="720" w:hanging="720"/>
      </w:pPr>
      <w:bookmarkStart w:id="80" w:name="_ENREF_65"/>
      <w:r w:rsidRPr="00663A38">
        <w:t>Pyke, G. H., H. R. Pulliam, and E. L. Charnov. 1977. Optimal foraging: a selective review of theory and tests. The quarterly review of biology 52:137-154.</w:t>
      </w:r>
      <w:bookmarkEnd w:id="80"/>
    </w:p>
    <w:p w:rsidR="00663A38" w:rsidRPr="00663A38" w:rsidRDefault="00663A38" w:rsidP="00663A38">
      <w:pPr>
        <w:pStyle w:val="EndNoteBibliography"/>
        <w:spacing w:after="0"/>
        <w:ind w:left="720" w:hanging="720"/>
      </w:pPr>
      <w:bookmarkStart w:id="81" w:name="_ENREF_66"/>
      <w:r w:rsidRPr="00663A38">
        <w:t>Reitan, T., and A. Nielsen. 2016. Do not divide count data with count data; a story from pollination ecology with implications beyond. PloS one 11:e0149129.</w:t>
      </w:r>
      <w:bookmarkEnd w:id="81"/>
    </w:p>
    <w:p w:rsidR="00663A38" w:rsidRPr="00663A38" w:rsidRDefault="00663A38" w:rsidP="00663A38">
      <w:pPr>
        <w:pStyle w:val="EndNoteBibliography"/>
        <w:spacing w:after="0"/>
        <w:ind w:left="720" w:hanging="720"/>
      </w:pPr>
      <w:bookmarkStart w:id="82" w:name="_ENREF_67"/>
      <w:r w:rsidRPr="00663A38">
        <w:t>Robertson, A. W., C. Mountjoy, B. E. Faulkner, M. V. Roberts, and M. R. Macnair. 1999. Bumble bee selection of Mimulus guttatus flowers: the effects of pollen quality and reward depletion. Ecology 80:2594-2606.</w:t>
      </w:r>
      <w:bookmarkEnd w:id="82"/>
    </w:p>
    <w:p w:rsidR="00663A38" w:rsidRPr="00663A38" w:rsidRDefault="00663A38" w:rsidP="00663A38">
      <w:pPr>
        <w:pStyle w:val="EndNoteBibliography"/>
        <w:spacing w:after="0"/>
        <w:ind w:left="720" w:hanging="720"/>
      </w:pPr>
      <w:bookmarkStart w:id="83"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83"/>
    </w:p>
    <w:p w:rsidR="00663A38" w:rsidRPr="00663A38" w:rsidRDefault="00663A38" w:rsidP="00663A38">
      <w:pPr>
        <w:pStyle w:val="EndNoteBibliography"/>
        <w:spacing w:after="0"/>
        <w:ind w:left="720" w:hanging="720"/>
      </w:pPr>
      <w:bookmarkStart w:id="84" w:name="_ENREF_69"/>
      <w:r w:rsidRPr="00663A38">
        <w:t>Rousset, O., and J. Lepart. 2000. Positive and negative interactions at different life stages of a colonizing species (Quercus humilis). Journal of Ecology 88:401-412.</w:t>
      </w:r>
      <w:bookmarkEnd w:id="84"/>
    </w:p>
    <w:p w:rsidR="00663A38" w:rsidRPr="00663A38" w:rsidRDefault="00663A38" w:rsidP="00663A38">
      <w:pPr>
        <w:pStyle w:val="EndNoteBibliography"/>
        <w:spacing w:after="0"/>
        <w:ind w:left="720" w:hanging="720"/>
      </w:pPr>
      <w:bookmarkStart w:id="85" w:name="_ENREF_70"/>
      <w:r w:rsidRPr="00663A38">
        <w:t>Rundel, P. W., and A. C. Gibson. 2005, Ecological communities and processes in a Mojave Desert ecosystem, Cambridge University Press.</w:t>
      </w:r>
      <w:bookmarkEnd w:id="85"/>
    </w:p>
    <w:p w:rsidR="00663A38" w:rsidRPr="00663A38" w:rsidRDefault="00663A38" w:rsidP="00663A38">
      <w:pPr>
        <w:pStyle w:val="EndNoteBibliography"/>
        <w:spacing w:after="0"/>
        <w:ind w:left="720" w:hanging="720"/>
      </w:pPr>
      <w:bookmarkStart w:id="86" w:name="_ENREF_71"/>
      <w:r w:rsidRPr="00663A38">
        <w:t>Rutowski, R. L., and J. Alcock. 1980. Temporal variation in male copulatory behaviour in the solitary bee Nomadopsis puellae (Hymenoptera: Andrenidae). Behaviour 73:175-187.</w:t>
      </w:r>
      <w:bookmarkEnd w:id="86"/>
    </w:p>
    <w:p w:rsidR="00663A38" w:rsidRPr="00663A38" w:rsidRDefault="00663A38" w:rsidP="00663A38">
      <w:pPr>
        <w:pStyle w:val="EndNoteBibliography"/>
        <w:spacing w:after="0"/>
        <w:ind w:left="720" w:hanging="720"/>
      </w:pPr>
      <w:bookmarkStart w:id="87" w:name="_ENREF_72"/>
      <w:r w:rsidRPr="00663A38">
        <w:t>Saul-Gershenz, L., J. Millar, and J. McElfresh. 2012. Mojave National Preserve. National Park Service U.S. Department of the Interior. . https://</w:t>
      </w:r>
      <w:hyperlink r:id="rId11" w:history="1">
        <w:r w:rsidRPr="00663A38">
          <w:rPr>
            <w:rStyle w:val="Hyperlink"/>
          </w:rPr>
          <w:t>www.nps.gov/moja/learn/nature/upload/201204MOJAscience.pdf</w:t>
        </w:r>
      </w:hyperlink>
      <w:r w:rsidRPr="00663A38">
        <w:t>.</w:t>
      </w:r>
      <w:bookmarkEnd w:id="87"/>
    </w:p>
    <w:p w:rsidR="00663A38" w:rsidRPr="00663A38" w:rsidRDefault="00663A38" w:rsidP="00663A38">
      <w:pPr>
        <w:pStyle w:val="EndNoteBibliography"/>
        <w:spacing w:after="0"/>
        <w:ind w:left="720" w:hanging="720"/>
      </w:pPr>
      <w:bookmarkStart w:id="88"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88"/>
    </w:p>
    <w:p w:rsidR="00663A38" w:rsidRPr="00663A38" w:rsidRDefault="00663A38" w:rsidP="00663A38">
      <w:pPr>
        <w:pStyle w:val="EndNoteBibliography"/>
        <w:spacing w:after="0"/>
        <w:ind w:left="720" w:hanging="720"/>
      </w:pPr>
      <w:bookmarkStart w:id="89" w:name="_ENREF_74"/>
      <w:r w:rsidRPr="00663A38">
        <w:t>Schemske, D. W. 1981. Floral convergence and pollinator sharing in two bee‐pollinated tropical herbs. Ecology 62:946-954.</w:t>
      </w:r>
      <w:bookmarkEnd w:id="89"/>
    </w:p>
    <w:p w:rsidR="00663A38" w:rsidRPr="00663A38" w:rsidRDefault="00663A38" w:rsidP="00663A38">
      <w:pPr>
        <w:pStyle w:val="EndNoteBibliography"/>
        <w:spacing w:after="0"/>
        <w:ind w:left="720" w:hanging="720"/>
      </w:pPr>
      <w:bookmarkStart w:id="90" w:name="_ENREF_75"/>
      <w:r w:rsidRPr="00663A38">
        <w:t>Schiffers, K., and K. Tielbörger. 2006. Ontogenetic shifts in interactions among annual plants. Journal of Ecology 94:336-341.</w:t>
      </w:r>
      <w:bookmarkEnd w:id="90"/>
    </w:p>
    <w:p w:rsidR="00663A38" w:rsidRPr="00663A38" w:rsidRDefault="00663A38" w:rsidP="00663A38">
      <w:pPr>
        <w:pStyle w:val="EndNoteBibliography"/>
        <w:spacing w:after="0"/>
        <w:ind w:left="720" w:hanging="720"/>
      </w:pPr>
      <w:bookmarkStart w:id="91" w:name="_ENREF_76"/>
      <w:r w:rsidRPr="00663A38">
        <w:t>Shavit, O., A. Dafni, and G. Ne'eman. 2009. Competition between honeybees (Apis mellifera) and native solitary bees in the Mediterranean region of Israel—Implications for conservation. Israel Journal of Plant Sciences 57:171-183.</w:t>
      </w:r>
      <w:bookmarkEnd w:id="91"/>
    </w:p>
    <w:p w:rsidR="00663A38" w:rsidRPr="00663A38" w:rsidRDefault="00663A38" w:rsidP="00663A38">
      <w:pPr>
        <w:pStyle w:val="EndNoteBibliography"/>
        <w:spacing w:after="0"/>
        <w:ind w:left="720" w:hanging="720"/>
      </w:pPr>
      <w:bookmarkStart w:id="92" w:name="_ENREF_77"/>
      <w:r w:rsidRPr="00663A38">
        <w:t>Sih, A., and M.-S. Baltus. 1987. Patch size, pollinator behavior, and pollinator limitation in catnip. Ecology 68:1679-1690.</w:t>
      </w:r>
      <w:bookmarkEnd w:id="92"/>
    </w:p>
    <w:p w:rsidR="00663A38" w:rsidRPr="00663A38" w:rsidRDefault="00663A38" w:rsidP="00663A38">
      <w:pPr>
        <w:pStyle w:val="EndNoteBibliography"/>
        <w:spacing w:after="0"/>
        <w:ind w:left="720" w:hanging="720"/>
      </w:pPr>
      <w:bookmarkStart w:id="93"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93"/>
    </w:p>
    <w:p w:rsidR="00663A38" w:rsidRPr="00663A38" w:rsidRDefault="00663A38" w:rsidP="00663A38">
      <w:pPr>
        <w:pStyle w:val="EndNoteBibliography"/>
        <w:spacing w:after="0"/>
        <w:ind w:left="720" w:hanging="720"/>
      </w:pPr>
      <w:bookmarkStart w:id="94" w:name="_ENREF_79"/>
      <w:r w:rsidRPr="00663A38">
        <w:lastRenderedPageBreak/>
        <w:t>Simpson, B. B., and J. L. Neff. 1987. Pollination Ecology in the Southwest. Aliso: A Journal of Systematic and Evolutionary Botany 11:417-440.</w:t>
      </w:r>
      <w:bookmarkEnd w:id="94"/>
    </w:p>
    <w:p w:rsidR="00663A38" w:rsidRPr="00663A38" w:rsidRDefault="00663A38" w:rsidP="00663A38">
      <w:pPr>
        <w:pStyle w:val="EndNoteBibliography"/>
        <w:spacing w:after="0"/>
        <w:ind w:left="720" w:hanging="720"/>
      </w:pPr>
      <w:bookmarkStart w:id="95" w:name="_ENREF_80"/>
      <w:r w:rsidRPr="00663A38">
        <w:t>Sotomayor, D. A., and C. J. Lortie. 2015. Indirect interactions in terrestrial plant communities: emerging patterns and research gaps. Ecosphere 6:art103.</w:t>
      </w:r>
      <w:bookmarkEnd w:id="95"/>
    </w:p>
    <w:p w:rsidR="00663A38" w:rsidRPr="00663A38" w:rsidRDefault="00663A38" w:rsidP="00663A38">
      <w:pPr>
        <w:pStyle w:val="EndNoteBibliography"/>
        <w:spacing w:after="0"/>
        <w:ind w:left="720" w:hanging="720"/>
      </w:pPr>
      <w:bookmarkStart w:id="96" w:name="_ENREF_81"/>
      <w:r w:rsidRPr="00663A38">
        <w:t>Sowig, P. 1989. Effects of flowering plant's patch size on species composition of pollinator communities, foraging strategies, and resource partitioning in bumblebees (Hymenoptera: Apidae). Oecologia 78:550-558.</w:t>
      </w:r>
      <w:bookmarkEnd w:id="96"/>
    </w:p>
    <w:p w:rsidR="00663A38" w:rsidRPr="00663A38" w:rsidRDefault="00663A38" w:rsidP="00663A38">
      <w:pPr>
        <w:pStyle w:val="EndNoteBibliography"/>
        <w:spacing w:after="0"/>
        <w:ind w:left="720" w:hanging="720"/>
      </w:pPr>
      <w:bookmarkStart w:id="97" w:name="_ENREF_82"/>
      <w:r w:rsidRPr="00663A38">
        <w:t>Suzán, H., G. P. Nabhan, and D. T. Patten. 1994. Nurse plant and floral biology of a rare night‐blooming cereus, Peniocereus striatus (Brandegee) F. Buxbaum. Conservation Biology 8:461-470.</w:t>
      </w:r>
      <w:bookmarkEnd w:id="97"/>
    </w:p>
    <w:p w:rsidR="00663A38" w:rsidRPr="00663A38" w:rsidRDefault="00663A38" w:rsidP="00663A38">
      <w:pPr>
        <w:pStyle w:val="EndNoteBibliography"/>
        <w:spacing w:after="0"/>
        <w:ind w:left="720" w:hanging="720"/>
      </w:pPr>
      <w:bookmarkStart w:id="98" w:name="_ENREF_83"/>
      <w:r w:rsidRPr="00663A38">
        <w:t>Teskey, H., J. Vockeroth, and D. Wood. 1981. Manual of Nearctic Diptera. Ottawa, Research Branch, Agriculture Canada, Monograph 27.</w:t>
      </w:r>
      <w:bookmarkEnd w:id="98"/>
    </w:p>
    <w:p w:rsidR="00663A38" w:rsidRPr="00663A38" w:rsidRDefault="00663A38" w:rsidP="00663A38">
      <w:pPr>
        <w:pStyle w:val="EndNoteBibliography"/>
        <w:spacing w:after="0"/>
        <w:ind w:left="720" w:hanging="720"/>
      </w:pPr>
      <w:bookmarkStart w:id="99" w:name="_ENREF_84"/>
      <w:r w:rsidRPr="00663A38">
        <w:t>Thomson, J. D. 1978. Effects of Stand Composition on Insect Visitation in Two-Species Mixtures of Hieracium. American Midland Naturalist 100:431-440.</w:t>
      </w:r>
      <w:bookmarkEnd w:id="99"/>
    </w:p>
    <w:p w:rsidR="00663A38" w:rsidRPr="00663A38" w:rsidRDefault="00663A38" w:rsidP="00663A38">
      <w:pPr>
        <w:pStyle w:val="EndNoteBibliography"/>
        <w:spacing w:after="0"/>
        <w:ind w:left="720" w:hanging="720"/>
      </w:pPr>
      <w:bookmarkStart w:id="100" w:name="_ENREF_85"/>
      <w:r w:rsidRPr="00663A38">
        <w:t>Tielbörger, K., and R. Kadmon. 2000. Temporal environmental variation tips the balance between facilitation and interference in desert plants. Ecology 81:1544-1553.</w:t>
      </w:r>
      <w:bookmarkEnd w:id="100"/>
    </w:p>
    <w:p w:rsidR="00663A38" w:rsidRPr="00663A38" w:rsidRDefault="00663A38" w:rsidP="00663A38">
      <w:pPr>
        <w:pStyle w:val="EndNoteBibliography"/>
        <w:spacing w:after="0"/>
        <w:ind w:left="720" w:hanging="720"/>
      </w:pPr>
      <w:bookmarkStart w:id="101" w:name="_ENREF_86"/>
      <w:r w:rsidRPr="00663A38">
        <w:t>Triplehorn, C., and N. F. Johnson. 2005. Borror and delong’s introduction to the study of insects. Brooks. Cole, Belmont, California, USA.</w:t>
      </w:r>
      <w:bookmarkEnd w:id="101"/>
    </w:p>
    <w:p w:rsidR="00663A38" w:rsidRPr="00663A38" w:rsidRDefault="00663A38" w:rsidP="00663A38">
      <w:pPr>
        <w:pStyle w:val="EndNoteBibliography"/>
        <w:spacing w:after="0"/>
        <w:ind w:left="720" w:hanging="720"/>
      </w:pPr>
      <w:bookmarkStart w:id="102"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102"/>
    </w:p>
    <w:p w:rsidR="00663A38" w:rsidRPr="00663A38" w:rsidRDefault="00663A38" w:rsidP="00663A38">
      <w:pPr>
        <w:pStyle w:val="EndNoteBibliography"/>
        <w:spacing w:after="0"/>
        <w:ind w:left="720" w:hanging="720"/>
      </w:pPr>
      <w:bookmarkStart w:id="103" w:name="_ENREF_88"/>
      <w:r w:rsidRPr="00663A38">
        <w:t>Valiente‐Banuet, A., and M. Verdú. 2007. Facilitation can increase the phylogenetic diversity of plant communities. Ecology letters 10:1029-1036.</w:t>
      </w:r>
      <w:bookmarkEnd w:id="103"/>
    </w:p>
    <w:p w:rsidR="00663A38" w:rsidRPr="00663A38" w:rsidRDefault="00663A38" w:rsidP="00663A38">
      <w:pPr>
        <w:pStyle w:val="EndNoteBibliography"/>
        <w:spacing w:after="0"/>
        <w:ind w:left="720" w:hanging="720"/>
      </w:pPr>
      <w:bookmarkStart w:id="104" w:name="_ENREF_89"/>
      <w:r w:rsidRPr="00663A38">
        <w:t>Van Der Putten, W. H. 2009. A multitrophic perspective on functioning and evolution of facilitation in plant communities. Journal of Ecology 97:1131-1138.</w:t>
      </w:r>
      <w:bookmarkEnd w:id="104"/>
    </w:p>
    <w:p w:rsidR="00663A38" w:rsidRPr="00663A38" w:rsidRDefault="00663A38" w:rsidP="00663A38">
      <w:pPr>
        <w:pStyle w:val="EndNoteBibliography"/>
        <w:spacing w:after="0"/>
        <w:ind w:left="720" w:hanging="720"/>
      </w:pPr>
      <w:bookmarkStart w:id="105" w:name="_ENREF_90"/>
      <w:r w:rsidRPr="00663A38">
        <w:t>Vasek, F. C. 1980. Creosote bush: long‐lived clones in the Mojave Desert. American Journal of Botany 67:246-255.</w:t>
      </w:r>
      <w:bookmarkEnd w:id="105"/>
    </w:p>
    <w:p w:rsidR="00663A38" w:rsidRPr="00663A38" w:rsidRDefault="00663A38" w:rsidP="00663A38">
      <w:pPr>
        <w:pStyle w:val="EndNoteBibliography"/>
        <w:spacing w:after="0"/>
        <w:ind w:left="720" w:hanging="720"/>
      </w:pPr>
      <w:bookmarkStart w:id="106" w:name="_ENREF_91"/>
      <w:r w:rsidRPr="00663A38">
        <w:t>Vockeroth, J. 1992, The flower flies of the subfamily Syrphinae of Canada, Alaska, and Greenland: Diptera, Syrphidae, v. 1867, Agriculture Canada.</w:t>
      </w:r>
      <w:bookmarkEnd w:id="106"/>
    </w:p>
    <w:p w:rsidR="00663A38" w:rsidRPr="00663A38" w:rsidRDefault="00663A38" w:rsidP="00663A38">
      <w:pPr>
        <w:pStyle w:val="EndNoteBibliography"/>
        <w:spacing w:after="0"/>
        <w:ind w:left="720" w:hanging="720"/>
      </w:pPr>
      <w:bookmarkStart w:id="107" w:name="_ENREF_92"/>
      <w:r w:rsidRPr="00663A38">
        <w:t>Wainwright, C. M. 1978. Hymenopteran territoriality and its influences on the pollination ecology of Lupinus arizonicus. The Southwestern Naturalist:605-615.</w:t>
      </w:r>
      <w:bookmarkEnd w:id="107"/>
    </w:p>
    <w:p w:rsidR="00663A38" w:rsidRPr="00663A38" w:rsidRDefault="00663A38" w:rsidP="00663A38">
      <w:pPr>
        <w:pStyle w:val="EndNoteBibliography"/>
        <w:spacing w:after="0"/>
        <w:ind w:left="720" w:hanging="720"/>
      </w:pPr>
      <w:bookmarkStart w:id="108" w:name="_ENREF_93"/>
      <w:r w:rsidRPr="00663A38">
        <w:t>Waser, N. M. 1986. Flower constancy: definition, cause, and measurement. The American Naturalist 127:593-603.</w:t>
      </w:r>
      <w:bookmarkEnd w:id="108"/>
    </w:p>
    <w:p w:rsidR="00663A38" w:rsidRPr="00663A38" w:rsidRDefault="00663A38" w:rsidP="00663A38">
      <w:pPr>
        <w:pStyle w:val="EndNoteBibliography"/>
        <w:spacing w:after="0"/>
        <w:ind w:left="720" w:hanging="720"/>
      </w:pPr>
      <w:bookmarkStart w:id="109" w:name="_ENREF_94"/>
      <w:r w:rsidRPr="00663A38">
        <w:t>Wootton, J. T. 1994. The nature and consequences of indirect effects in ecological communities. Annual Review of Ecology and Systematics 25:443-466.</w:t>
      </w:r>
      <w:bookmarkEnd w:id="109"/>
    </w:p>
    <w:p w:rsidR="00663A38" w:rsidRPr="00663A38" w:rsidRDefault="00663A38" w:rsidP="00663A38">
      <w:pPr>
        <w:pStyle w:val="EndNoteBibliography"/>
        <w:ind w:left="720" w:hanging="720"/>
      </w:pPr>
      <w:bookmarkStart w:id="110" w:name="_ENREF_95"/>
      <w:r w:rsidRPr="00663A38">
        <w:t>Yeaton, R. I. 1978. A cyclical relationship between Larrea tridentata and Opuntia leptocaulis in the northern Chihuahuan Desert. The Journal of Ecology:651-656.</w:t>
      </w:r>
      <w:bookmarkEnd w:id="110"/>
    </w:p>
    <w:p w:rsidR="00B54E66" w:rsidRPr="000813FC" w:rsidRDefault="00192019" w:rsidP="00B54E66">
      <w:pPr>
        <w:pStyle w:val="EndNoteBibliography"/>
        <w:ind w:left="720" w:hanging="720"/>
      </w:pPr>
      <w:r>
        <w:fldChar w:fldCharType="end"/>
      </w:r>
      <w:r w:rsidR="00B54E66" w:rsidRPr="00B54E66">
        <w:t xml:space="preserve"> </w:t>
      </w:r>
      <w:r w:rsidR="00B54E66" w:rsidRPr="000813FC">
        <w:t>Bates, Douglas, Maechler, Martin, Bolker, Ben, Walker, Steve (2015). Fitting Linear Mixed-Effects Models Using lme4. Journal of Statistical Software, 67(1), 1-48. doi:10.18637/jss.v067.i01</w:t>
      </w:r>
    </w:p>
    <w:p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rsidR="00B54E66" w:rsidRPr="000813FC" w:rsidRDefault="00B54E66" w:rsidP="00B54E66">
      <w:pPr>
        <w:pStyle w:val="EndNoteBibliography"/>
        <w:ind w:left="720" w:hanging="720"/>
      </w:pPr>
      <w:r w:rsidRPr="000813FC">
        <w:lastRenderedPageBreak/>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rsidR="00B54E66" w:rsidRPr="000813FC" w:rsidRDefault="00B54E66" w:rsidP="00B54E66">
      <w:pPr>
        <w:pStyle w:val="EndNoteBibliography"/>
        <w:ind w:left="720" w:hanging="720"/>
      </w:pPr>
      <w:r w:rsidRPr="000813FC">
        <w:t>Venables, W. N. &amp; Ripley, B. D. (2002) MASS. Modern Applied Statistics with S. Fourth Edition. Springer, New York. ISBN 0-387-95457-0</w:t>
      </w:r>
    </w:p>
    <w:sectPr w:rsidR="00B54E66" w:rsidRPr="000813FC" w:rsidSect="00B66E2C">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5E3C" w:rsidRDefault="00AB5E3C" w:rsidP="005E44FC">
      <w:pPr>
        <w:spacing w:after="0" w:line="240" w:lineRule="auto"/>
      </w:pPr>
      <w:r>
        <w:separator/>
      </w:r>
    </w:p>
  </w:endnote>
  <w:endnote w:type="continuationSeparator" w:id="0">
    <w:p w:rsidR="00AB5E3C" w:rsidRDefault="00AB5E3C"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Lucida Console">
    <w:altName w:val="Menlo Regular"/>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85355"/>
      <w:docPartObj>
        <w:docPartGallery w:val="Page Numbers (Bottom of Page)"/>
        <w:docPartUnique/>
      </w:docPartObj>
    </w:sdtPr>
    <w:sdtEndPr>
      <w:rPr>
        <w:noProof/>
      </w:rPr>
    </w:sdtEndPr>
    <w:sdtContent>
      <w:p w:rsidR="00AF4C99" w:rsidRDefault="00AF4C99">
        <w:pPr>
          <w:pStyle w:val="Footer"/>
          <w:jc w:val="right"/>
        </w:pPr>
        <w:r>
          <w:fldChar w:fldCharType="begin"/>
        </w:r>
        <w:r>
          <w:instrText xml:space="preserve"> PAGE   \* MERGEFORMAT </w:instrText>
        </w:r>
        <w:r>
          <w:fldChar w:fldCharType="separate"/>
        </w:r>
        <w:r w:rsidR="00F720FF">
          <w:rPr>
            <w:noProof/>
          </w:rPr>
          <w:t>14</w:t>
        </w:r>
        <w:r>
          <w:rPr>
            <w:noProof/>
          </w:rPr>
          <w:fldChar w:fldCharType="end"/>
        </w:r>
      </w:p>
    </w:sdtContent>
  </w:sdt>
  <w:p w:rsidR="00AF4C99" w:rsidRDefault="00AF4C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5E3C" w:rsidRDefault="00AB5E3C" w:rsidP="005E44FC">
      <w:pPr>
        <w:spacing w:after="0" w:line="240" w:lineRule="auto"/>
      </w:pPr>
      <w:r>
        <w:separator/>
      </w:r>
    </w:p>
  </w:footnote>
  <w:footnote w:type="continuationSeparator" w:id="0">
    <w:p w:rsidR="00AB5E3C" w:rsidRDefault="00AB5E3C" w:rsidP="005E4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5EF2"/>
    <w:rsid w:val="00020CA2"/>
    <w:rsid w:val="00023391"/>
    <w:rsid w:val="00027E3A"/>
    <w:rsid w:val="00031BF0"/>
    <w:rsid w:val="00034867"/>
    <w:rsid w:val="00060485"/>
    <w:rsid w:val="000635CA"/>
    <w:rsid w:val="00066958"/>
    <w:rsid w:val="000C2ABD"/>
    <w:rsid w:val="000D4B8B"/>
    <w:rsid w:val="000F7824"/>
    <w:rsid w:val="001010C3"/>
    <w:rsid w:val="00102E94"/>
    <w:rsid w:val="00120E2D"/>
    <w:rsid w:val="001467D2"/>
    <w:rsid w:val="00161972"/>
    <w:rsid w:val="001622DA"/>
    <w:rsid w:val="00162497"/>
    <w:rsid w:val="0016784D"/>
    <w:rsid w:val="00173194"/>
    <w:rsid w:val="00192019"/>
    <w:rsid w:val="00192290"/>
    <w:rsid w:val="0019557F"/>
    <w:rsid w:val="00196794"/>
    <w:rsid w:val="001A6751"/>
    <w:rsid w:val="001B7676"/>
    <w:rsid w:val="001C3A1C"/>
    <w:rsid w:val="001D25D5"/>
    <w:rsid w:val="001E7012"/>
    <w:rsid w:val="001F326F"/>
    <w:rsid w:val="00203F98"/>
    <w:rsid w:val="0021240A"/>
    <w:rsid w:val="00231CFF"/>
    <w:rsid w:val="0025702F"/>
    <w:rsid w:val="002605EA"/>
    <w:rsid w:val="00272D6B"/>
    <w:rsid w:val="002B1168"/>
    <w:rsid w:val="002D768C"/>
    <w:rsid w:val="002E2F93"/>
    <w:rsid w:val="002E7FF0"/>
    <w:rsid w:val="002F6C7D"/>
    <w:rsid w:val="002F7618"/>
    <w:rsid w:val="00311DE5"/>
    <w:rsid w:val="00314984"/>
    <w:rsid w:val="00333630"/>
    <w:rsid w:val="00334687"/>
    <w:rsid w:val="0034243D"/>
    <w:rsid w:val="00390F1E"/>
    <w:rsid w:val="003A162B"/>
    <w:rsid w:val="003A432C"/>
    <w:rsid w:val="003A73DF"/>
    <w:rsid w:val="003C3EB2"/>
    <w:rsid w:val="003E4F78"/>
    <w:rsid w:val="003F790B"/>
    <w:rsid w:val="00416C1F"/>
    <w:rsid w:val="0043619B"/>
    <w:rsid w:val="0043647E"/>
    <w:rsid w:val="00445002"/>
    <w:rsid w:val="004607EE"/>
    <w:rsid w:val="004802F2"/>
    <w:rsid w:val="0048531C"/>
    <w:rsid w:val="004965F6"/>
    <w:rsid w:val="004C7438"/>
    <w:rsid w:val="004D69A2"/>
    <w:rsid w:val="004E091B"/>
    <w:rsid w:val="004E59E6"/>
    <w:rsid w:val="00500B40"/>
    <w:rsid w:val="00505B23"/>
    <w:rsid w:val="0053640B"/>
    <w:rsid w:val="00561535"/>
    <w:rsid w:val="00561C6F"/>
    <w:rsid w:val="00595DF4"/>
    <w:rsid w:val="005C41BB"/>
    <w:rsid w:val="005E44FC"/>
    <w:rsid w:val="005E7E90"/>
    <w:rsid w:val="005F0B3E"/>
    <w:rsid w:val="006134AA"/>
    <w:rsid w:val="00621234"/>
    <w:rsid w:val="00663A38"/>
    <w:rsid w:val="0067009C"/>
    <w:rsid w:val="00670571"/>
    <w:rsid w:val="006A3C91"/>
    <w:rsid w:val="006C42BD"/>
    <w:rsid w:val="006D21EE"/>
    <w:rsid w:val="006D6587"/>
    <w:rsid w:val="006F3E99"/>
    <w:rsid w:val="0070665F"/>
    <w:rsid w:val="00707480"/>
    <w:rsid w:val="007226BF"/>
    <w:rsid w:val="0074582E"/>
    <w:rsid w:val="00753C6D"/>
    <w:rsid w:val="00764380"/>
    <w:rsid w:val="007725C2"/>
    <w:rsid w:val="0078537E"/>
    <w:rsid w:val="007B2B2A"/>
    <w:rsid w:val="007D281C"/>
    <w:rsid w:val="00806257"/>
    <w:rsid w:val="00817D79"/>
    <w:rsid w:val="00831BD6"/>
    <w:rsid w:val="00835665"/>
    <w:rsid w:val="00846E34"/>
    <w:rsid w:val="00870FB5"/>
    <w:rsid w:val="00873C0B"/>
    <w:rsid w:val="00874F65"/>
    <w:rsid w:val="00886F90"/>
    <w:rsid w:val="008C5DBD"/>
    <w:rsid w:val="008F5CDE"/>
    <w:rsid w:val="00920466"/>
    <w:rsid w:val="00955A17"/>
    <w:rsid w:val="00992A74"/>
    <w:rsid w:val="009B1FFB"/>
    <w:rsid w:val="009C4BA5"/>
    <w:rsid w:val="009C693B"/>
    <w:rsid w:val="009D6DBB"/>
    <w:rsid w:val="009F538D"/>
    <w:rsid w:val="00A244BD"/>
    <w:rsid w:val="00A52269"/>
    <w:rsid w:val="00A55652"/>
    <w:rsid w:val="00A737CE"/>
    <w:rsid w:val="00AB5E3C"/>
    <w:rsid w:val="00AD13A5"/>
    <w:rsid w:val="00AF4C99"/>
    <w:rsid w:val="00B07F7E"/>
    <w:rsid w:val="00B13D40"/>
    <w:rsid w:val="00B15520"/>
    <w:rsid w:val="00B308D0"/>
    <w:rsid w:val="00B31E58"/>
    <w:rsid w:val="00B40A69"/>
    <w:rsid w:val="00B51372"/>
    <w:rsid w:val="00B54E66"/>
    <w:rsid w:val="00B6614C"/>
    <w:rsid w:val="00B66E2C"/>
    <w:rsid w:val="00BA618F"/>
    <w:rsid w:val="00BC3762"/>
    <w:rsid w:val="00C15152"/>
    <w:rsid w:val="00C21D40"/>
    <w:rsid w:val="00C33506"/>
    <w:rsid w:val="00C34AC8"/>
    <w:rsid w:val="00C36DD3"/>
    <w:rsid w:val="00C5364F"/>
    <w:rsid w:val="00C709CE"/>
    <w:rsid w:val="00C759CA"/>
    <w:rsid w:val="00C84D28"/>
    <w:rsid w:val="00CB0B98"/>
    <w:rsid w:val="00CC614D"/>
    <w:rsid w:val="00CC7E06"/>
    <w:rsid w:val="00CD2D8B"/>
    <w:rsid w:val="00CF4C3C"/>
    <w:rsid w:val="00D1380D"/>
    <w:rsid w:val="00D219AB"/>
    <w:rsid w:val="00D24FEB"/>
    <w:rsid w:val="00D34DBC"/>
    <w:rsid w:val="00D450FE"/>
    <w:rsid w:val="00D6194A"/>
    <w:rsid w:val="00D73332"/>
    <w:rsid w:val="00DE7C3A"/>
    <w:rsid w:val="00DF55E7"/>
    <w:rsid w:val="00E02B75"/>
    <w:rsid w:val="00E108B9"/>
    <w:rsid w:val="00E203F4"/>
    <w:rsid w:val="00E36FC8"/>
    <w:rsid w:val="00E42BFF"/>
    <w:rsid w:val="00E917A8"/>
    <w:rsid w:val="00E97EAB"/>
    <w:rsid w:val="00EC2C83"/>
    <w:rsid w:val="00ED07F6"/>
    <w:rsid w:val="00F22DE0"/>
    <w:rsid w:val="00F361A7"/>
    <w:rsid w:val="00F720FF"/>
    <w:rsid w:val="00FB24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51105"/>
  <w15:chartTrackingRefBased/>
  <w15:docId w15:val="{87C32290-58F7-4666-8A7B-AFD4A0B1D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3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ps.gov/moja/learn/nature/upload/201204MOJAscience.pdf"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958F6-F19A-4E64-A617-48843EA2B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5</TotalTime>
  <Pages>31</Pages>
  <Words>20332</Words>
  <Characters>115894</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94</cp:revision>
  <dcterms:created xsi:type="dcterms:W3CDTF">2019-01-17T19:00:00Z</dcterms:created>
  <dcterms:modified xsi:type="dcterms:W3CDTF">2019-01-23T18:30:00Z</dcterms:modified>
</cp:coreProperties>
</file>